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E18AD1" w14:textId="699EA35F" w:rsidR="00830833" w:rsidRDefault="00DB7312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B7312">
        <w:rPr>
          <w:rFonts w:ascii="Times New Roman" w:hAnsi="Times New Roman" w:cs="Times New Roman"/>
          <w:b/>
          <w:bCs/>
          <w:sz w:val="24"/>
          <w:szCs w:val="24"/>
        </w:rPr>
        <w:t>MAKALAH SEMINAR HASIL TUGAS AKHIR</w:t>
      </w:r>
    </w:p>
    <w:p w14:paraId="5C977EB1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AE4356D" w14:textId="77777777" w:rsidR="00830833" w:rsidRPr="00B04E41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FE26A5E" w14:textId="1B9E1D68" w:rsidR="00830833" w:rsidRDefault="00D25250" w:rsidP="00D25250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JUDUL </w:t>
      </w:r>
      <w:r w:rsidR="00DB7312">
        <w:rPr>
          <w:rFonts w:ascii="Times New Roman" w:hAnsi="Times New Roman" w:cs="Times New Roman"/>
          <w:b/>
          <w:bCs/>
          <w:sz w:val="28"/>
          <w:szCs w:val="28"/>
        </w:rPr>
        <w:t>MAKALAH SEMINAR HASIL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FONT TIMES NEW ROMAN EMPAT BELAS SPASI SATU</w:t>
      </w:r>
    </w:p>
    <w:p w14:paraId="0C1774D7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0580137" w14:textId="41B6C5D6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BD0710B" w14:textId="54DDE20E" w:rsidR="0097511E" w:rsidRDefault="0097511E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B33806F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350D2B53" wp14:editId="5543CBFE">
            <wp:extent cx="2154621" cy="2099018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5530" cy="2119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D2F9EA" w14:textId="31660406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B52F86" w14:textId="77777777" w:rsidR="0097511E" w:rsidRDefault="0097511E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5CA6CCF" w14:textId="0503320C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6A3A423" w14:textId="435308CF" w:rsidR="0097511E" w:rsidRDefault="0097511E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1BD2322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Oleh:</w:t>
      </w:r>
    </w:p>
    <w:p w14:paraId="4FF99256" w14:textId="0B456844" w:rsidR="00830833" w:rsidRPr="00007475" w:rsidRDefault="00DB7312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346FD5EC" w14:textId="58862627" w:rsidR="00830833" w:rsidRPr="00007475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FI</w:t>
      </w:r>
      <w:r w:rsidR="00DB7312">
        <w:rPr>
          <w:rFonts w:ascii="Times New Roman" w:hAnsi="Times New Roman" w:cs="Times New Roman"/>
          <w:b/>
          <w:bCs/>
          <w:sz w:val="24"/>
          <w:szCs w:val="24"/>
        </w:rPr>
        <w:t xml:space="preserve">X XXX </w:t>
      </w:r>
      <w:proofErr w:type="spellStart"/>
      <w:r w:rsidR="00DB7312">
        <w:rPr>
          <w:rFonts w:ascii="Times New Roman" w:hAnsi="Times New Roman" w:cs="Times New Roman"/>
          <w:b/>
          <w:bCs/>
          <w:sz w:val="24"/>
          <w:szCs w:val="24"/>
        </w:rPr>
        <w:t>XXX</w:t>
      </w:r>
      <w:proofErr w:type="spellEnd"/>
    </w:p>
    <w:p w14:paraId="416E7FB3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725BC03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DAA8B98" w14:textId="2540F2AC" w:rsidR="00830833" w:rsidRPr="00007475" w:rsidRDefault="00DB7312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JURUSAN/</w:t>
      </w:r>
      <w:r w:rsidR="00830833">
        <w:rPr>
          <w:rFonts w:ascii="Times New Roman" w:hAnsi="Times New Roman" w:cs="Times New Roman"/>
          <w:b/>
          <w:bCs/>
          <w:sz w:val="24"/>
          <w:szCs w:val="24"/>
        </w:rPr>
        <w:t xml:space="preserve">PROGRAM STUDI </w:t>
      </w:r>
      <w:r>
        <w:rPr>
          <w:rFonts w:ascii="Times New Roman" w:hAnsi="Times New Roman" w:cs="Times New Roman"/>
          <w:b/>
          <w:bCs/>
          <w:sz w:val="24"/>
          <w:szCs w:val="24"/>
        </w:rPr>
        <w:t>…</w:t>
      </w:r>
    </w:p>
    <w:p w14:paraId="62BA0B27" w14:textId="77777777" w:rsidR="00830833" w:rsidRPr="00007475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FAKULTAS TEKNIK</w:t>
      </w:r>
    </w:p>
    <w:p w14:paraId="164AB535" w14:textId="77777777" w:rsidR="00830833" w:rsidRPr="00007475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UNIVERSITAS MATARAM</w:t>
      </w:r>
    </w:p>
    <w:p w14:paraId="69FBA49E" w14:textId="4964EE49" w:rsidR="00DB7312" w:rsidRPr="00DB7312" w:rsidRDefault="00830833" w:rsidP="005005F4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20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DB7312">
        <w:rPr>
          <w:rFonts w:ascii="Times New Roman" w:hAnsi="Times New Roman" w:cs="Times New Roman"/>
          <w:b/>
          <w:bCs/>
          <w:sz w:val="24"/>
          <w:szCs w:val="24"/>
        </w:rPr>
        <w:t>X</w:t>
      </w:r>
      <w:r w:rsidR="00DB7312">
        <w:rPr>
          <w:rFonts w:ascii="Times New Roman" w:hAnsi="Times New Roman" w:cs="Times New Roman"/>
          <w:b/>
          <w:bCs/>
          <w:sz w:val="24"/>
          <w:szCs w:val="24"/>
        </w:rPr>
        <w:br w:type="page"/>
      </w:r>
      <w:r w:rsidR="00DB7312" w:rsidRPr="00DB7312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lastRenderedPageBreak/>
        <w:t>MAKALAH SEMINAR HASIL TUGAS AKHIR</w:t>
      </w:r>
    </w:p>
    <w:p w14:paraId="75E72E6B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lang w:val="sv-SE"/>
        </w:rPr>
      </w:pPr>
    </w:p>
    <w:p w14:paraId="40ECA3BA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lang w:val="sv-SE"/>
        </w:rPr>
      </w:pPr>
    </w:p>
    <w:p w14:paraId="5151DCED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lang w:val="sv-SE"/>
        </w:rPr>
      </w:pPr>
    </w:p>
    <w:p w14:paraId="7A4DEB2A" w14:textId="77777777" w:rsidR="00841D30" w:rsidRPr="000A3B59" w:rsidRDefault="00841D30" w:rsidP="00841D30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A3B59">
        <w:rPr>
          <w:rFonts w:ascii="Times New Roman" w:hAnsi="Times New Roman" w:cs="Times New Roman"/>
          <w:b/>
          <w:bCs/>
          <w:sz w:val="24"/>
          <w:szCs w:val="24"/>
        </w:rPr>
        <w:t>JUDUL TUGAS AKHIR FONT TIMES NEW ROMAN EMPAT BELAS SPASI SATU</w:t>
      </w:r>
    </w:p>
    <w:p w14:paraId="29A280EF" w14:textId="77777777" w:rsidR="00DB7312" w:rsidRPr="000A3B59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s-ES"/>
        </w:rPr>
      </w:pPr>
    </w:p>
    <w:p w14:paraId="5A39177B" w14:textId="77777777" w:rsidR="00DB7312" w:rsidRPr="000A3B59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s-ES"/>
        </w:rPr>
      </w:pPr>
    </w:p>
    <w:p w14:paraId="5B46AE89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lang w:val="es-ES"/>
        </w:rPr>
      </w:pPr>
    </w:p>
    <w:p w14:paraId="41A2AA57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lang w:val="es-ES"/>
        </w:rPr>
      </w:pPr>
    </w:p>
    <w:p w14:paraId="186DAD04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DB7312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val="es-ES"/>
        </w:rPr>
        <w:t xml:space="preserve"> </w:t>
      </w:r>
      <w:r w:rsidRPr="00DB7312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>Oleh:</w:t>
      </w:r>
    </w:p>
    <w:p w14:paraId="42932B06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</w:p>
    <w:p w14:paraId="22E66457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  <w:r w:rsidRPr="00DB7312"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  <w:t>Nama Mahasiswa</w:t>
      </w:r>
    </w:p>
    <w:p w14:paraId="7BA42B4E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fi-FI"/>
        </w:rPr>
      </w:pPr>
      <w:r w:rsidRPr="00DB7312">
        <w:rPr>
          <w:rFonts w:ascii="Times New Roman" w:eastAsia="Times New Roman" w:hAnsi="Times New Roman" w:cs="Times New Roman"/>
          <w:b/>
          <w:bCs/>
          <w:sz w:val="24"/>
          <w:szCs w:val="24"/>
          <w:lang w:val="fi-FI"/>
        </w:rPr>
        <w:t>F1X 0XX XXX</w:t>
      </w:r>
    </w:p>
    <w:p w14:paraId="641E3709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lang w:val="fi-FI"/>
        </w:rPr>
      </w:pPr>
    </w:p>
    <w:p w14:paraId="76323D17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lang w:val="fi-FI"/>
        </w:rPr>
      </w:pPr>
    </w:p>
    <w:p w14:paraId="260BF7B8" w14:textId="77777777" w:rsidR="00CB1E45" w:rsidRPr="00DB7312" w:rsidRDefault="00CB1E45" w:rsidP="00DB7312">
      <w:pPr>
        <w:spacing w:after="0" w:line="240" w:lineRule="auto"/>
        <w:rPr>
          <w:rFonts w:ascii="Times New Roman" w:eastAsia="Times New Roman" w:hAnsi="Times New Roman" w:cs="Times New Roman"/>
          <w:lang w:val="fi-FI"/>
        </w:rPr>
      </w:pPr>
    </w:p>
    <w:p w14:paraId="492C2724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fi-FI"/>
        </w:rPr>
      </w:pPr>
      <w:r w:rsidRPr="00DB7312">
        <w:rPr>
          <w:rFonts w:ascii="Times New Roman" w:eastAsia="Times New Roman" w:hAnsi="Times New Roman" w:cs="Times New Roman"/>
          <w:sz w:val="24"/>
          <w:szCs w:val="24"/>
          <w:lang w:val="fi-FI"/>
        </w:rPr>
        <w:t>Telah diperiksa dan disetujui oleh :</w:t>
      </w:r>
    </w:p>
    <w:p w14:paraId="3DE66A72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fi-FI"/>
        </w:rPr>
      </w:pPr>
    </w:p>
    <w:p w14:paraId="4B8E5B86" w14:textId="77777777" w:rsidR="00DB7312" w:rsidRPr="00DB7312" w:rsidRDefault="00DB7312" w:rsidP="00A26BA3">
      <w:pPr>
        <w:numPr>
          <w:ilvl w:val="0"/>
          <w:numId w:val="14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Pembimbing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 Utama</w:t>
      </w:r>
    </w:p>
    <w:p w14:paraId="2F5A01CA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B03819E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0905F11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D9BF2C1" w14:textId="016D608F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Ir. </w:t>
      </w: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Majapahit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, MT, PhD </w:t>
      </w:r>
      <w:r w:rsidRPr="00DB7312">
        <w:rPr>
          <w:rFonts w:ascii="Times New Roman" w:eastAsia="Times New Roman" w:hAnsi="Times New Roman" w:cs="Times New Roman"/>
          <w:sz w:val="24"/>
          <w:szCs w:val="24"/>
        </w:rPr>
        <w:tab/>
      </w:r>
      <w:r w:rsidRPr="00DB7312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19416A">
        <w:rPr>
          <w:rFonts w:ascii="Times New Roman" w:eastAsia="Times New Roman" w:hAnsi="Times New Roman" w:cs="Times New Roman"/>
          <w:sz w:val="24"/>
          <w:szCs w:val="24"/>
        </w:rPr>
        <w:t>X</w:t>
      </w:r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Januari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 20</w:t>
      </w:r>
      <w:r w:rsidR="0019416A">
        <w:rPr>
          <w:rFonts w:ascii="Times New Roman" w:eastAsia="Times New Roman" w:hAnsi="Times New Roman" w:cs="Times New Roman"/>
          <w:sz w:val="24"/>
          <w:szCs w:val="24"/>
        </w:rPr>
        <w:t>XX</w:t>
      </w:r>
    </w:p>
    <w:p w14:paraId="62BCBF50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DB7312">
        <w:rPr>
          <w:rFonts w:ascii="Times New Roman" w:eastAsia="Times New Roman" w:hAnsi="Times New Roman" w:cs="Times New Roman"/>
          <w:sz w:val="24"/>
          <w:szCs w:val="24"/>
        </w:rPr>
        <w:t>NIP: 19601231 198003 1 001</w:t>
      </w:r>
    </w:p>
    <w:p w14:paraId="7E043ACC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0350A30B" w14:textId="77777777" w:rsidR="00DB7312" w:rsidRPr="00DB7312" w:rsidRDefault="00DB7312" w:rsidP="00A26BA3">
      <w:pPr>
        <w:numPr>
          <w:ilvl w:val="0"/>
          <w:numId w:val="14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Pembimbing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Pendamping</w:t>
      </w:r>
      <w:proofErr w:type="spellEnd"/>
    </w:p>
    <w:p w14:paraId="478B8515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E7D574A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398A8880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2A36F71" w14:textId="2B954805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DB7312">
        <w:rPr>
          <w:rFonts w:ascii="Times New Roman" w:eastAsia="Times New Roman" w:hAnsi="Times New Roman" w:cs="Times New Roman"/>
          <w:sz w:val="24"/>
          <w:szCs w:val="24"/>
        </w:rPr>
        <w:t>Dr. Pemuda, ST., MT.</w:t>
      </w:r>
      <w:r w:rsidRPr="00DB7312">
        <w:rPr>
          <w:rFonts w:ascii="Times New Roman" w:eastAsia="Times New Roman" w:hAnsi="Times New Roman" w:cs="Times New Roman"/>
          <w:sz w:val="24"/>
          <w:szCs w:val="24"/>
        </w:rPr>
        <w:tab/>
      </w:r>
      <w:r w:rsidRPr="00DB7312">
        <w:rPr>
          <w:rFonts w:ascii="Times New Roman" w:eastAsia="Times New Roman" w:hAnsi="Times New Roman" w:cs="Times New Roman"/>
          <w:sz w:val="24"/>
          <w:szCs w:val="24"/>
        </w:rPr>
        <w:tab/>
      </w:r>
      <w:r w:rsidR="0019416A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19416A">
        <w:rPr>
          <w:rFonts w:ascii="Times New Roman" w:eastAsia="Times New Roman" w:hAnsi="Times New Roman" w:cs="Times New Roman"/>
          <w:sz w:val="24"/>
          <w:szCs w:val="24"/>
        </w:rPr>
        <w:t>X</w:t>
      </w:r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Januari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 20</w:t>
      </w:r>
      <w:r w:rsidR="0019416A">
        <w:rPr>
          <w:rFonts w:ascii="Times New Roman" w:eastAsia="Times New Roman" w:hAnsi="Times New Roman" w:cs="Times New Roman"/>
          <w:sz w:val="24"/>
          <w:szCs w:val="24"/>
        </w:rPr>
        <w:t>XX</w:t>
      </w:r>
    </w:p>
    <w:p w14:paraId="22F70CD5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DB7312">
        <w:rPr>
          <w:rFonts w:ascii="Times New Roman" w:eastAsia="Times New Roman" w:hAnsi="Times New Roman" w:cs="Times New Roman"/>
          <w:sz w:val="24"/>
          <w:szCs w:val="24"/>
        </w:rPr>
        <w:t>NIP: 19701231 199903 1 002</w:t>
      </w:r>
    </w:p>
    <w:p w14:paraId="7AB4057E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6743A2DD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28CBEE4D" w14:textId="1D73C51C" w:rsid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7D5D846E" w14:textId="77777777" w:rsidR="00CB1E45" w:rsidRPr="00DB7312" w:rsidRDefault="00CB1E45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3281B6AC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</w:p>
    <w:p w14:paraId="3549AEE4" w14:textId="7CF97E7A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Ketua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</w:rPr>
        <w:t>Jurusan</w:t>
      </w:r>
      <w:proofErr w:type="spellEnd"/>
      <w:r w:rsidR="0019416A">
        <w:rPr>
          <w:rFonts w:ascii="Times New Roman" w:eastAsia="Times New Roman" w:hAnsi="Times New Roman" w:cs="Times New Roman"/>
          <w:sz w:val="24"/>
          <w:szCs w:val="24"/>
        </w:rPr>
        <w:t>/Prodi</w:t>
      </w:r>
      <w:r w:rsidRPr="00DB7312">
        <w:rPr>
          <w:rFonts w:ascii="Times New Roman" w:eastAsia="Times New Roman" w:hAnsi="Times New Roman" w:cs="Times New Roman"/>
          <w:sz w:val="24"/>
          <w:szCs w:val="24"/>
        </w:rPr>
        <w:t xml:space="preserve"> Teknik </w:t>
      </w:r>
      <w:r w:rsidR="0019416A">
        <w:rPr>
          <w:rFonts w:ascii="Times New Roman" w:eastAsia="Times New Roman" w:hAnsi="Times New Roman" w:cs="Times New Roman"/>
          <w:sz w:val="24"/>
          <w:szCs w:val="24"/>
        </w:rPr>
        <w:t>….</w:t>
      </w:r>
    </w:p>
    <w:p w14:paraId="66C72277" w14:textId="26C4E888" w:rsidR="00DB7312" w:rsidRPr="00DB7312" w:rsidRDefault="00DB7312" w:rsidP="00DB7312">
      <w:pPr>
        <w:keepNext/>
        <w:spacing w:after="0" w:line="240" w:lineRule="auto"/>
        <w:jc w:val="center"/>
        <w:outlineLvl w:val="0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bookmarkStart w:id="0" w:name="_Toc97380975"/>
      <w:proofErr w:type="spellStart"/>
      <w:r w:rsidRPr="00DB7312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Fakultas</w:t>
      </w:r>
      <w:proofErr w:type="spellEnd"/>
      <w:r w:rsidRPr="00DB7312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 Teknik</w:t>
      </w:r>
      <w:bookmarkEnd w:id="0"/>
    </w:p>
    <w:p w14:paraId="00820D92" w14:textId="77777777" w:rsidR="00DB7312" w:rsidRPr="00DB7312" w:rsidRDefault="00DB7312" w:rsidP="00DB7312">
      <w:pPr>
        <w:keepNext/>
        <w:spacing w:after="0" w:line="240" w:lineRule="auto"/>
        <w:jc w:val="center"/>
        <w:outlineLvl w:val="0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bookmarkStart w:id="1" w:name="_Toc97380976"/>
      <w:r w:rsidRPr="00DB7312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Universitas </w:t>
      </w:r>
      <w:proofErr w:type="spellStart"/>
      <w:r w:rsidRPr="00DB7312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Mataram</w:t>
      </w:r>
      <w:bookmarkEnd w:id="1"/>
      <w:proofErr w:type="spellEnd"/>
    </w:p>
    <w:p w14:paraId="184F4174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338EC773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0786509F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6CFAAAE" w14:textId="77777777" w:rsidR="00DB7312" w:rsidRPr="00DB7312" w:rsidRDefault="00DB7312" w:rsidP="00DB731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7D3BF46" w14:textId="77777777" w:rsidR="00DB7312" w:rsidRPr="00DB7312" w:rsidRDefault="00DB7312" w:rsidP="00DB731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 w:rsidRPr="00DB7312"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Dr. </w:t>
      </w:r>
      <w:proofErr w:type="spellStart"/>
      <w:r w:rsidRPr="00DB7312">
        <w:rPr>
          <w:rFonts w:ascii="Times New Roman" w:eastAsia="Times New Roman" w:hAnsi="Times New Roman" w:cs="Times New Roman"/>
          <w:sz w:val="24"/>
          <w:szCs w:val="24"/>
          <w:u w:val="single"/>
        </w:rPr>
        <w:t>Airlangga</w:t>
      </w:r>
      <w:proofErr w:type="spellEnd"/>
      <w:r w:rsidRPr="00DB7312">
        <w:rPr>
          <w:rFonts w:ascii="Times New Roman" w:eastAsia="Times New Roman" w:hAnsi="Times New Roman" w:cs="Times New Roman"/>
          <w:sz w:val="24"/>
          <w:szCs w:val="24"/>
          <w:u w:val="single"/>
        </w:rPr>
        <w:t xml:space="preserve">, ST., </w:t>
      </w:r>
      <w:proofErr w:type="spellStart"/>
      <w:proofErr w:type="gramStart"/>
      <w:r w:rsidRPr="00DB7312">
        <w:rPr>
          <w:rFonts w:ascii="Times New Roman" w:eastAsia="Times New Roman" w:hAnsi="Times New Roman" w:cs="Times New Roman"/>
          <w:sz w:val="24"/>
          <w:szCs w:val="24"/>
          <w:u w:val="single"/>
        </w:rPr>
        <w:t>M.Eng</w:t>
      </w:r>
      <w:proofErr w:type="spellEnd"/>
      <w:proofErr w:type="gramEnd"/>
    </w:p>
    <w:p w14:paraId="08F6C021" w14:textId="6245DD10" w:rsidR="00CB1E45" w:rsidRDefault="00DB7312" w:rsidP="00CB1E45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DB7312">
        <w:rPr>
          <w:rFonts w:ascii="Times New Roman" w:eastAsia="Times New Roman" w:hAnsi="Times New Roman" w:cs="Times New Roman"/>
          <w:sz w:val="24"/>
          <w:szCs w:val="24"/>
        </w:rPr>
        <w:t>NIP: 19731231 200003 1 001</w:t>
      </w:r>
      <w:r w:rsidR="00CB1E45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08AD1284" w14:textId="0B595AF0" w:rsidR="00776C0E" w:rsidRPr="000A3B59" w:rsidRDefault="00830833" w:rsidP="00A6397C">
      <w:pPr>
        <w:pStyle w:val="Heading1"/>
        <w:rPr>
          <w:sz w:val="24"/>
          <w:szCs w:val="24"/>
        </w:rPr>
      </w:pPr>
      <w:bookmarkStart w:id="2" w:name="_Toc97380977"/>
      <w:r w:rsidRPr="000A3B59">
        <w:rPr>
          <w:sz w:val="24"/>
          <w:szCs w:val="24"/>
        </w:rPr>
        <w:lastRenderedPageBreak/>
        <w:t>DAFTAR ISI</w:t>
      </w:r>
      <w:bookmarkEnd w:id="2"/>
    </w:p>
    <w:p w14:paraId="7E02534B" w14:textId="1B7ED09D" w:rsidR="005B310E" w:rsidRDefault="005B310E" w:rsidP="005B310E"/>
    <w:p w14:paraId="6B15DAB1" w14:textId="77777777" w:rsidR="005B310E" w:rsidRPr="005B310E" w:rsidRDefault="005B310E" w:rsidP="005B310E"/>
    <w:sdt>
      <w:sdtPr>
        <w:rPr>
          <w:rFonts w:ascii="Times New Roman" w:hAnsi="Times New Roman" w:cs="Times New Roman"/>
          <w:sz w:val="24"/>
          <w:szCs w:val="24"/>
        </w:rPr>
        <w:id w:val="-141185300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64DAE49" w14:textId="68EB069D" w:rsidR="0019416A" w:rsidRPr="0019416A" w:rsidRDefault="000F3E1C" w:rsidP="000A3B59">
          <w:pPr>
            <w:pStyle w:val="TOC1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19416A">
            <w:rPr>
              <w:rFonts w:ascii="Times New Roman" w:hAnsi="Times New Roman" w:cs="Times New Roman"/>
              <w:sz w:val="24"/>
              <w:szCs w:val="24"/>
            </w:rPr>
            <w:t>COVER</w:t>
          </w:r>
          <w:r w:rsidR="000A3B59">
            <w:rPr>
              <w:rFonts w:ascii="Times New Roman" w:hAnsi="Times New Roman" w:cs="Times New Roman"/>
              <w:sz w:val="24"/>
              <w:szCs w:val="24"/>
            </w:rPr>
            <w:tab/>
          </w:r>
          <w:r w:rsidR="000A3B59">
            <w:rPr>
              <w:rFonts w:ascii="Times New Roman" w:hAnsi="Times New Roman" w:cs="Times New Roman"/>
              <w:sz w:val="24"/>
              <w:szCs w:val="24"/>
            </w:rPr>
            <w:tab/>
          </w:r>
          <w:proofErr w:type="spellStart"/>
          <w:r w:rsidR="004D1528" w:rsidRPr="0019416A">
            <w:rPr>
              <w:rFonts w:ascii="Times New Roman" w:hAnsi="Times New Roman" w:cs="Times New Roman"/>
              <w:sz w:val="24"/>
              <w:szCs w:val="24"/>
            </w:rPr>
            <w:t>i</w:t>
          </w:r>
          <w:proofErr w:type="spellEnd"/>
          <w:r w:rsidRPr="0019416A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19416A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19416A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</w:p>
        <w:p w14:paraId="1D240C6D" w14:textId="26084E92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75" w:history="1">
            <w:r w:rsidR="0019416A" w:rsidRPr="0019416A">
              <w:rPr>
                <w:rStyle w:val="Hyperlink"/>
                <w:rFonts w:ascii="Times New Roman" w:eastAsia="Times New Roman" w:hAnsi="Times New Roman" w:cs="Times New Roman"/>
                <w:bCs/>
                <w:noProof/>
                <w:kern w:val="32"/>
                <w:sz w:val="24"/>
                <w:szCs w:val="24"/>
              </w:rPr>
              <w:t>LEMBAR PENGESAH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75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i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6495982" w14:textId="37AF03D3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77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IS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77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ii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6FB8E0B" w14:textId="3C7020B3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78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TABEL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78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851037" w14:textId="769ADFE6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79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GAMBAR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79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ACBEE1C" w14:textId="5A1846A5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0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BSTRAK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0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i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7AAA2D" w14:textId="6FEFB559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1" w:history="1">
            <w:r w:rsidR="0019416A" w:rsidRPr="007E664D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ABSTRACT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1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ii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8DF3984" w14:textId="43A2F0A3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2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DAHULU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2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6AE6D7F" w14:textId="75F4893F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3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3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CAB7463" w14:textId="237E098D" w:rsidR="0019416A" w:rsidRPr="0019416A" w:rsidRDefault="00D91E61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4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1.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Naskah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4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89CA5E0" w14:textId="203E3A46" w:rsidR="0019416A" w:rsidRPr="0019416A" w:rsidRDefault="00D91E61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5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2.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ilangan dan satu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5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C9446C9" w14:textId="707FB55E" w:rsidR="0019416A" w:rsidRPr="0019416A" w:rsidRDefault="00D91E61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6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3.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Jarak antar baris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6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F6C60A3" w14:textId="1D3BB623" w:rsidR="0019416A" w:rsidRPr="0019416A" w:rsidRDefault="00D91E61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7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4.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inci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7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BC44253" w14:textId="70265E0E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8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2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Rumusan Masalah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8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33166C2" w14:textId="2C4C3F9F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89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3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Batasan Masalah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89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93FFD04" w14:textId="78CDC06C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0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4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Tuju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0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6DA4270" w14:textId="475FABA4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1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5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Manfaat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1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E33C789" w14:textId="48703D53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2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6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Hipotesa</w:t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(Optional)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2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7AAE8F" w14:textId="749DA93A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3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7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Sistematika Penulis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3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4876AFB" w14:textId="35437EF8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4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INJAUAN PUSTAKA DAN DASAR TEOR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4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A200084" w14:textId="113642F9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5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injauan Pustaka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5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8C09FEA" w14:textId="3A74BC3C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6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sar Teor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6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0C3DDA7" w14:textId="0A3DE133" w:rsidR="0019416A" w:rsidRPr="0019416A" w:rsidRDefault="00D91E61">
          <w:pPr>
            <w:pStyle w:val="TOC3"/>
            <w:tabs>
              <w:tab w:val="left" w:pos="132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7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1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sub-bab dari dasar teor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7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51B1D12" w14:textId="0E0E663B" w:rsidR="0019416A" w:rsidRPr="0019416A" w:rsidRDefault="00D91E61">
          <w:pPr>
            <w:pStyle w:val="TOC3"/>
            <w:tabs>
              <w:tab w:val="left" w:pos="132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8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2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sub-bab lainnya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8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C37075E" w14:textId="68CA8EF0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0999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ODOLOGI PENELITI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0999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6227419" w14:textId="030D76E9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0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1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lat dan Bah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0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2CC997C" w14:textId="6DA9959D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1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ulisan Tabel dan Gambar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1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E28D894" w14:textId="58CE9D76" w:rsidR="0019416A" w:rsidRPr="0019416A" w:rsidRDefault="00D91E61">
          <w:pPr>
            <w:pStyle w:val="TOC3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2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Bab Lai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2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00977E4" w14:textId="66C22535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3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HASIL DAN PEMBAHAS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3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491C4D" w14:textId="26BC93AD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4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poran Hasil Tugas Akhir Berupa Peneliti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4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DCF91D6" w14:textId="07ADBC55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5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poran Hasil Tugas Akhir Berupa Studi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5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F1A8CBE" w14:textId="477AB442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6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poran Hasil Tugas Akhir Berupa Perancangan dan Pembangun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6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896323C" w14:textId="55EBB2C2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7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SIMPULAN DAN SAR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7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120024" w14:textId="7BABB260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8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1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simpul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8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E9C1E79" w14:textId="2DD6B6A2" w:rsidR="0019416A" w:rsidRPr="0019416A" w:rsidRDefault="00D91E61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09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2</w:t>
            </w:r>
            <w:r w:rsidR="0019416A" w:rsidRPr="0019416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ar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09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649E70B" w14:textId="45068D1B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10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PUSTAKA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10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C3157BA" w14:textId="2AF81556" w:rsidR="0019416A" w:rsidRPr="0019416A" w:rsidRDefault="00D91E61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81011" w:history="1">
            <w:r w:rsidR="0019416A" w:rsidRPr="0019416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MPIRAN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81011 \h </w:instrTex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B2CD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</w:t>
            </w:r>
            <w:r w:rsidR="0019416A" w:rsidRPr="0019416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5F4126F" w14:textId="06AF5D7D" w:rsidR="000F3E1C" w:rsidRPr="0019416A" w:rsidRDefault="000F3E1C" w:rsidP="00C259E9">
          <w:pPr>
            <w:spacing w:after="0"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19416A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5F402D6D" w14:textId="4E644718" w:rsidR="000F3E1C" w:rsidRPr="00C259E9" w:rsidRDefault="000F3E1C" w:rsidP="00C259E9">
      <w:pPr>
        <w:spacing w:after="0" w:line="360" w:lineRule="auto"/>
        <w:rPr>
          <w:rFonts w:ascii="Times New Roman" w:hAnsi="Times New Roman" w:cs="Times New Roman"/>
          <w:sz w:val="24"/>
          <w:szCs w:val="24"/>
        </w:rPr>
        <w:sectPr w:rsidR="000F3E1C" w:rsidRPr="00C259E9" w:rsidSect="00FB3FE2">
          <w:footerReference w:type="default" r:id="rId9"/>
          <w:pgSz w:w="11906" w:h="16838" w:code="9"/>
          <w:pgMar w:top="1701" w:right="1418" w:bottom="1418" w:left="1985" w:header="709" w:footer="709" w:gutter="0"/>
          <w:pgNumType w:fmt="lowerRoman"/>
          <w:cols w:space="708"/>
          <w:titlePg/>
          <w:docGrid w:linePitch="360"/>
        </w:sectPr>
      </w:pPr>
    </w:p>
    <w:p w14:paraId="07C905B9" w14:textId="719A54DF" w:rsidR="00830833" w:rsidRDefault="00830833" w:rsidP="00C259E9">
      <w:pPr>
        <w:pStyle w:val="Heading1"/>
        <w:spacing w:after="0" w:line="360" w:lineRule="auto"/>
        <w:rPr>
          <w:sz w:val="24"/>
          <w:szCs w:val="24"/>
        </w:rPr>
      </w:pPr>
      <w:bookmarkStart w:id="3" w:name="_Toc97380978"/>
      <w:r w:rsidRPr="00C259E9">
        <w:rPr>
          <w:sz w:val="24"/>
          <w:szCs w:val="24"/>
        </w:rPr>
        <w:lastRenderedPageBreak/>
        <w:t>DAFTAR TABEL</w:t>
      </w:r>
      <w:bookmarkEnd w:id="3"/>
    </w:p>
    <w:p w14:paraId="48B6DEBB" w14:textId="28DFEAFE" w:rsidR="005B310E" w:rsidRDefault="005B310E" w:rsidP="005B310E"/>
    <w:p w14:paraId="3146CF6B" w14:textId="77777777" w:rsidR="005B310E" w:rsidRPr="005B310E" w:rsidRDefault="005B310E" w:rsidP="005B310E"/>
    <w:p w14:paraId="4CE6373C" w14:textId="330F814F" w:rsidR="006C1BC9" w:rsidRPr="00C259E9" w:rsidRDefault="006C1BC9" w:rsidP="0019416A">
      <w:pPr>
        <w:pStyle w:val="Caption"/>
        <w:keepNext/>
        <w:tabs>
          <w:tab w:val="left" w:leader="dot" w:pos="85"/>
          <w:tab w:val="left" w:leader="dot" w:pos="8364"/>
          <w:tab w:val="left" w:pos="8505"/>
        </w:tabs>
        <w:spacing w:after="0" w:line="360" w:lineRule="auto"/>
        <w:jc w:val="both"/>
        <w:rPr>
          <w:rFonts w:cs="Times New Roman"/>
          <w:color w:val="000000" w:themeColor="text1"/>
          <w:sz w:val="24"/>
          <w:szCs w:val="24"/>
        </w:rPr>
      </w:pPr>
      <w:bookmarkStart w:id="4" w:name="_Hlk42272172"/>
      <w:proofErr w:type="spellStart"/>
      <w:r w:rsidRPr="00C259E9">
        <w:rPr>
          <w:rFonts w:cs="Times New Roman"/>
          <w:color w:val="000000" w:themeColor="text1"/>
          <w:sz w:val="24"/>
          <w:szCs w:val="24"/>
        </w:rPr>
        <w:t>Tabel</w:t>
      </w:r>
      <w:proofErr w:type="spellEnd"/>
      <w:r w:rsidRPr="00C259E9">
        <w:rPr>
          <w:rFonts w:cs="Times New Roman"/>
          <w:color w:val="000000" w:themeColor="text1"/>
          <w:sz w:val="24"/>
          <w:szCs w:val="24"/>
        </w:rPr>
        <w:t xml:space="preserve"> </w:t>
      </w:r>
      <w:r w:rsidR="0019416A">
        <w:rPr>
          <w:rFonts w:cs="Times New Roman"/>
          <w:color w:val="000000" w:themeColor="text1"/>
          <w:sz w:val="24"/>
          <w:szCs w:val="24"/>
        </w:rPr>
        <w:t>3</w:t>
      </w:r>
      <w:r w:rsidRPr="00C259E9">
        <w:rPr>
          <w:rFonts w:cs="Times New Roman"/>
          <w:color w:val="000000" w:themeColor="text1"/>
          <w:sz w:val="24"/>
          <w:szCs w:val="24"/>
        </w:rPr>
        <w:t xml:space="preserve">.1 </w:t>
      </w:r>
      <w:proofErr w:type="spellStart"/>
      <w:r w:rsidR="0019416A">
        <w:rPr>
          <w:rFonts w:cs="Times New Roman"/>
          <w:iCs w:val="0"/>
          <w:color w:val="000000" w:themeColor="text1"/>
          <w:sz w:val="24"/>
          <w:szCs w:val="24"/>
        </w:rPr>
        <w:t>Contoh</w:t>
      </w:r>
      <w:proofErr w:type="spellEnd"/>
      <w:r w:rsidR="0019416A">
        <w:rPr>
          <w:rFonts w:cs="Times New Roman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="0019416A">
        <w:rPr>
          <w:rFonts w:cs="Times New Roman"/>
          <w:iCs w:val="0"/>
          <w:color w:val="000000" w:themeColor="text1"/>
          <w:sz w:val="24"/>
          <w:szCs w:val="24"/>
        </w:rPr>
        <w:t>Tabel</w:t>
      </w:r>
      <w:proofErr w:type="spellEnd"/>
      <w:r w:rsidR="0019416A">
        <w:rPr>
          <w:rFonts w:cs="Times New Roman"/>
          <w:iCs w:val="0"/>
          <w:color w:val="000000" w:themeColor="text1"/>
          <w:sz w:val="24"/>
          <w:szCs w:val="24"/>
        </w:rPr>
        <w:t xml:space="preserve"> 1</w:t>
      </w:r>
      <w:r w:rsidR="0019416A">
        <w:rPr>
          <w:rFonts w:cs="Times New Roman"/>
          <w:iCs w:val="0"/>
          <w:color w:val="000000" w:themeColor="text1"/>
          <w:sz w:val="24"/>
          <w:szCs w:val="24"/>
        </w:rPr>
        <w:tab/>
      </w:r>
      <w:r w:rsidR="00FC465C">
        <w:rPr>
          <w:rFonts w:cs="Times New Roman"/>
          <w:color w:val="000000" w:themeColor="text1"/>
          <w:sz w:val="24"/>
          <w:szCs w:val="24"/>
        </w:rPr>
        <w:t>6</w:t>
      </w:r>
    </w:p>
    <w:p w14:paraId="36E1D4A9" w14:textId="66553C30" w:rsidR="006C1BC9" w:rsidRPr="00C259E9" w:rsidRDefault="006C1BC9" w:rsidP="0019416A">
      <w:pPr>
        <w:pStyle w:val="Caption"/>
        <w:keepNext/>
        <w:tabs>
          <w:tab w:val="left" w:leader="dot" w:pos="85"/>
          <w:tab w:val="left" w:leader="dot" w:pos="8364"/>
          <w:tab w:val="left" w:pos="8505"/>
        </w:tabs>
        <w:spacing w:after="0" w:line="360" w:lineRule="auto"/>
        <w:jc w:val="both"/>
        <w:rPr>
          <w:rFonts w:cs="Times New Roman"/>
          <w:color w:val="000000" w:themeColor="text1"/>
          <w:sz w:val="24"/>
          <w:szCs w:val="24"/>
        </w:rPr>
      </w:pPr>
      <w:proofErr w:type="spellStart"/>
      <w:r w:rsidRPr="00C259E9">
        <w:rPr>
          <w:rFonts w:cs="Times New Roman"/>
          <w:color w:val="000000" w:themeColor="text1"/>
          <w:sz w:val="24"/>
          <w:szCs w:val="24"/>
        </w:rPr>
        <w:t>Tabel</w:t>
      </w:r>
      <w:proofErr w:type="spellEnd"/>
      <w:r w:rsidRPr="00C259E9">
        <w:rPr>
          <w:rFonts w:cs="Times New Roman"/>
          <w:color w:val="000000" w:themeColor="text1"/>
          <w:sz w:val="24"/>
          <w:szCs w:val="24"/>
        </w:rPr>
        <w:t xml:space="preserve"> 3.</w:t>
      </w:r>
      <w:r w:rsidR="0019416A">
        <w:rPr>
          <w:rFonts w:cs="Times New Roman"/>
          <w:color w:val="000000" w:themeColor="text1"/>
          <w:sz w:val="24"/>
          <w:szCs w:val="24"/>
        </w:rPr>
        <w:t>2</w:t>
      </w:r>
      <w:r w:rsidRPr="00C259E9">
        <w:rPr>
          <w:rFonts w:cs="Times New Roman"/>
          <w:color w:val="000000" w:themeColor="text1"/>
          <w:sz w:val="24"/>
          <w:szCs w:val="24"/>
        </w:rPr>
        <w:t xml:space="preserve"> </w:t>
      </w:r>
      <w:proofErr w:type="spellStart"/>
      <w:r w:rsidR="0019416A">
        <w:rPr>
          <w:rFonts w:cs="Times New Roman"/>
          <w:color w:val="000000" w:themeColor="text1"/>
          <w:sz w:val="24"/>
          <w:szCs w:val="24"/>
        </w:rPr>
        <w:t>Contoh</w:t>
      </w:r>
      <w:proofErr w:type="spellEnd"/>
      <w:r w:rsidR="0019416A">
        <w:rPr>
          <w:rFonts w:cs="Times New Roman"/>
          <w:color w:val="000000" w:themeColor="text1"/>
          <w:sz w:val="24"/>
          <w:szCs w:val="24"/>
        </w:rPr>
        <w:t xml:space="preserve"> </w:t>
      </w:r>
      <w:proofErr w:type="spellStart"/>
      <w:r w:rsidR="0019416A">
        <w:rPr>
          <w:rFonts w:cs="Times New Roman"/>
          <w:color w:val="000000" w:themeColor="text1"/>
          <w:sz w:val="24"/>
          <w:szCs w:val="24"/>
        </w:rPr>
        <w:t>Tabel</w:t>
      </w:r>
      <w:proofErr w:type="spellEnd"/>
      <w:r w:rsidR="0019416A">
        <w:rPr>
          <w:rFonts w:cs="Times New Roman"/>
          <w:color w:val="000000" w:themeColor="text1"/>
          <w:sz w:val="24"/>
          <w:szCs w:val="24"/>
        </w:rPr>
        <w:t xml:space="preserve"> 2</w:t>
      </w:r>
      <w:r w:rsidR="0019416A">
        <w:rPr>
          <w:rFonts w:cs="Times New Roman"/>
          <w:color w:val="000000" w:themeColor="text1"/>
          <w:sz w:val="24"/>
          <w:szCs w:val="24"/>
        </w:rPr>
        <w:tab/>
      </w:r>
      <w:r w:rsidR="00FC465C">
        <w:rPr>
          <w:rFonts w:cs="Times New Roman"/>
          <w:color w:val="000000" w:themeColor="text1"/>
          <w:sz w:val="24"/>
          <w:szCs w:val="24"/>
        </w:rPr>
        <w:t>7</w:t>
      </w:r>
    </w:p>
    <w:bookmarkEnd w:id="4"/>
    <w:p w14:paraId="10D811EB" w14:textId="77777777" w:rsidR="00044D6E" w:rsidRPr="00044D6E" w:rsidRDefault="00044D6E" w:rsidP="00314F18">
      <w:pPr>
        <w:pStyle w:val="ListParagraph"/>
        <w:tabs>
          <w:tab w:val="left" w:pos="85"/>
        </w:tabs>
        <w:spacing w:after="0" w:line="360" w:lineRule="auto"/>
        <w:jc w:val="center"/>
        <w:rPr>
          <w:rFonts w:ascii="Times New Roman" w:hAnsi="Times New Roman" w:cs="Times New Roman"/>
          <w:color w:val="000000"/>
          <w:lang w:val="en-ID"/>
        </w:rPr>
      </w:pPr>
    </w:p>
    <w:p w14:paraId="6C3395E8" w14:textId="3F9D658C" w:rsidR="00044D6E" w:rsidRPr="00044D6E" w:rsidRDefault="00044D6E" w:rsidP="00044D6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044D6E" w:rsidRPr="00044D6E" w:rsidSect="00FB3FE2">
          <w:pgSz w:w="11906" w:h="16838" w:code="9"/>
          <w:pgMar w:top="1701" w:right="1418" w:bottom="1418" w:left="1985" w:header="709" w:footer="709" w:gutter="0"/>
          <w:pgNumType w:fmt="lowerRoman"/>
          <w:cols w:space="708"/>
          <w:docGrid w:linePitch="360"/>
        </w:sectPr>
      </w:pPr>
    </w:p>
    <w:p w14:paraId="17AA20F7" w14:textId="3DE50010" w:rsidR="00830833" w:rsidRPr="000A3B59" w:rsidRDefault="00830833" w:rsidP="00A6397C">
      <w:pPr>
        <w:pStyle w:val="Heading1"/>
        <w:rPr>
          <w:sz w:val="24"/>
        </w:rPr>
      </w:pPr>
      <w:bookmarkStart w:id="5" w:name="_Toc97380979"/>
      <w:r w:rsidRPr="000A3B59">
        <w:rPr>
          <w:sz w:val="24"/>
        </w:rPr>
        <w:lastRenderedPageBreak/>
        <w:t>DAFTAR GAMBAR</w:t>
      </w:r>
      <w:bookmarkEnd w:id="5"/>
    </w:p>
    <w:p w14:paraId="15403637" w14:textId="77777777" w:rsidR="005B310E" w:rsidRPr="005B310E" w:rsidRDefault="005B310E" w:rsidP="005B310E"/>
    <w:p w14:paraId="3CBDA68F" w14:textId="77777777" w:rsidR="0072524A" w:rsidRDefault="0072524A" w:rsidP="00830833"/>
    <w:p w14:paraId="1FDAB356" w14:textId="77777777" w:rsidR="00EB17B6" w:rsidRPr="00AD7358" w:rsidRDefault="00EB17B6" w:rsidP="00EB17B6">
      <w:pPr>
        <w:pStyle w:val="Caption"/>
        <w:keepNext/>
        <w:tabs>
          <w:tab w:val="left" w:pos="85"/>
          <w:tab w:val="left" w:leader="dot" w:pos="8364"/>
          <w:tab w:val="left" w:pos="8505"/>
        </w:tabs>
        <w:spacing w:after="0" w:line="360" w:lineRule="auto"/>
        <w:jc w:val="both"/>
        <w:rPr>
          <w:rFonts w:cs="Times New Roman"/>
          <w:color w:val="000000" w:themeColor="text1"/>
          <w:sz w:val="24"/>
          <w:szCs w:val="24"/>
        </w:rPr>
      </w:pPr>
      <w:r w:rsidRPr="00AD7358">
        <w:rPr>
          <w:rFonts w:cs="Times New Roman"/>
          <w:sz w:val="24"/>
          <w:szCs w:val="24"/>
        </w:rPr>
        <w:t xml:space="preserve">Gambar </w:t>
      </w:r>
      <w:r>
        <w:rPr>
          <w:rFonts w:cs="Times New Roman"/>
          <w:sz w:val="24"/>
          <w:szCs w:val="24"/>
        </w:rPr>
        <w:t>3</w:t>
      </w:r>
      <w:r w:rsidRPr="00AD7358">
        <w:rPr>
          <w:rFonts w:cs="Times New Roman"/>
          <w:sz w:val="24"/>
          <w:szCs w:val="24"/>
        </w:rPr>
        <w:t xml:space="preserve">.1 </w:t>
      </w:r>
      <w:proofErr w:type="spellStart"/>
      <w:r>
        <w:rPr>
          <w:rFonts w:cs="Times New Roman"/>
          <w:sz w:val="24"/>
          <w:szCs w:val="24"/>
        </w:rPr>
        <w:t>Contoh</w:t>
      </w:r>
      <w:proofErr w:type="spellEnd"/>
      <w:r>
        <w:rPr>
          <w:rFonts w:cs="Times New Roman"/>
          <w:sz w:val="24"/>
          <w:szCs w:val="24"/>
        </w:rPr>
        <w:t xml:space="preserve"> Gambar 1</w:t>
      </w:r>
      <w:r>
        <w:rPr>
          <w:rFonts w:cs="Times New Roman"/>
          <w:color w:val="000000" w:themeColor="text1"/>
          <w:sz w:val="24"/>
          <w:szCs w:val="24"/>
        </w:rPr>
        <w:tab/>
        <w:t>7</w:t>
      </w:r>
    </w:p>
    <w:p w14:paraId="241EB207" w14:textId="6AC16B4D" w:rsidR="00EB17B6" w:rsidRDefault="00EB17B6" w:rsidP="00EB17B6">
      <w:pPr>
        <w:pStyle w:val="Caption"/>
        <w:keepNext/>
        <w:tabs>
          <w:tab w:val="left" w:pos="85"/>
          <w:tab w:val="left" w:leader="dot" w:pos="8364"/>
          <w:tab w:val="left" w:pos="8505"/>
        </w:tabs>
        <w:spacing w:after="0" w:line="360" w:lineRule="auto"/>
        <w:jc w:val="both"/>
        <w:rPr>
          <w:rFonts w:cs="Times New Roman"/>
          <w:color w:val="000000" w:themeColor="text1"/>
          <w:sz w:val="24"/>
          <w:szCs w:val="24"/>
        </w:rPr>
      </w:pPr>
      <w:r w:rsidRPr="00AD7358">
        <w:rPr>
          <w:rFonts w:cs="Times New Roman"/>
          <w:color w:val="000000" w:themeColor="text1"/>
          <w:sz w:val="24"/>
          <w:szCs w:val="24"/>
        </w:rPr>
        <w:t xml:space="preserve">Gambar </w:t>
      </w:r>
      <w:r>
        <w:rPr>
          <w:rFonts w:cs="Times New Roman"/>
          <w:color w:val="000000" w:themeColor="text1"/>
          <w:sz w:val="24"/>
          <w:szCs w:val="24"/>
        </w:rPr>
        <w:t>3</w:t>
      </w:r>
      <w:r w:rsidRPr="00AD7358">
        <w:rPr>
          <w:rFonts w:cs="Times New Roman"/>
          <w:color w:val="000000" w:themeColor="text1"/>
          <w:sz w:val="24"/>
          <w:szCs w:val="24"/>
        </w:rPr>
        <w:t>.2</w:t>
      </w:r>
      <w:r w:rsidRPr="004C29F8">
        <w:rPr>
          <w:rFonts w:cs="Times New Roman"/>
          <w:color w:val="000000" w:themeColor="text1"/>
          <w:sz w:val="24"/>
          <w:szCs w:val="24"/>
        </w:rPr>
        <w:t xml:space="preserve"> </w:t>
      </w:r>
      <w:proofErr w:type="spellStart"/>
      <w:r w:rsidRPr="004C29F8">
        <w:rPr>
          <w:rFonts w:cs="Times New Roman"/>
          <w:iCs w:val="0"/>
          <w:color w:val="000000" w:themeColor="text1"/>
          <w:sz w:val="24"/>
          <w:szCs w:val="24"/>
        </w:rPr>
        <w:t>Contoh</w:t>
      </w:r>
      <w:proofErr w:type="spellEnd"/>
      <w:r w:rsidRPr="004C29F8">
        <w:rPr>
          <w:rFonts w:cs="Times New Roman"/>
          <w:iCs w:val="0"/>
          <w:color w:val="000000" w:themeColor="text1"/>
          <w:sz w:val="24"/>
          <w:szCs w:val="24"/>
        </w:rPr>
        <w:t xml:space="preserve"> </w:t>
      </w:r>
      <w:r>
        <w:rPr>
          <w:rFonts w:cs="Times New Roman"/>
          <w:color w:val="000000" w:themeColor="text1"/>
          <w:sz w:val="24"/>
          <w:szCs w:val="24"/>
        </w:rPr>
        <w:t>Gambar 2</w:t>
      </w:r>
      <w:r>
        <w:rPr>
          <w:rFonts w:cs="Times New Roman"/>
          <w:color w:val="000000" w:themeColor="text1"/>
          <w:sz w:val="24"/>
          <w:szCs w:val="24"/>
        </w:rPr>
        <w:tab/>
        <w:t>8</w:t>
      </w:r>
    </w:p>
    <w:p w14:paraId="193E6B80" w14:textId="77777777" w:rsidR="00EB17B6" w:rsidRDefault="00EB17B6">
      <w:pPr>
        <w:rPr>
          <w:rFonts w:ascii="Times New Roman" w:hAnsi="Times New Roman" w:cs="Times New Roman"/>
          <w:iCs/>
          <w:color w:val="000000" w:themeColor="text1"/>
          <w:sz w:val="24"/>
          <w:szCs w:val="24"/>
        </w:rPr>
      </w:pPr>
      <w:r>
        <w:rPr>
          <w:rFonts w:cs="Times New Roman"/>
          <w:color w:val="000000" w:themeColor="text1"/>
          <w:sz w:val="24"/>
          <w:szCs w:val="24"/>
        </w:rPr>
        <w:br w:type="page"/>
      </w:r>
    </w:p>
    <w:p w14:paraId="604800DC" w14:textId="2DF0A348" w:rsidR="00AD7358" w:rsidRPr="000A3B59" w:rsidRDefault="00A6397C" w:rsidP="00A6397C">
      <w:pPr>
        <w:pStyle w:val="Heading1"/>
        <w:rPr>
          <w:sz w:val="24"/>
        </w:rPr>
      </w:pPr>
      <w:bookmarkStart w:id="6" w:name="_Toc97380980"/>
      <w:r w:rsidRPr="000A3B59">
        <w:rPr>
          <w:sz w:val="24"/>
        </w:rPr>
        <w:lastRenderedPageBreak/>
        <w:t>ABSTRAK</w:t>
      </w:r>
      <w:bookmarkEnd w:id="6"/>
    </w:p>
    <w:p w14:paraId="03B4CCB0" w14:textId="4D28D103" w:rsidR="005B310E" w:rsidRDefault="005B310E" w:rsidP="005B310E"/>
    <w:p w14:paraId="31E73369" w14:textId="77777777" w:rsidR="005B310E" w:rsidRPr="005B310E" w:rsidRDefault="005B310E" w:rsidP="005B310E"/>
    <w:p w14:paraId="14B6E601" w14:textId="29B0C3F8" w:rsidR="00787A1F" w:rsidRDefault="00787A1F" w:rsidP="00787A1F">
      <w:pPr>
        <w:spacing w:line="240" w:lineRule="auto"/>
        <w:ind w:firstLine="709"/>
        <w:jc w:val="both"/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</w:pP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bstrak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merupak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urai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singkat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yang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erisi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latar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elakang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,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tuju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,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car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,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hasil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dan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kesimpul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tugas</w:t>
      </w:r>
      <w:proofErr w:type="spellEnd"/>
      <w:r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khir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.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bstrak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itulis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alam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satu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leni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eng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jumlah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kata 150 - 250 kata.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bstrak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itulis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alam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2</w:t>
      </w:r>
      <w:r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(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u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)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ahas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yaitu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ahas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Indonesia dan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Inggris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yang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itulis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pada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du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halaman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yang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erbeda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.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Abstrak</w:t>
      </w:r>
      <w:proofErr w:type="spellEnd"/>
      <w:r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</w:t>
      </w:r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juga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berisi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kata-kata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kunci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,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sebanyak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 3 - 5 kata </w:t>
      </w:r>
      <w:proofErr w:type="spellStart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>kunci</w:t>
      </w:r>
      <w:proofErr w:type="spellEnd"/>
      <w:r w:rsidRPr="003F60C8"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  <w:t xml:space="preserve">. </w:t>
      </w:r>
    </w:p>
    <w:p w14:paraId="7D5AC4E7" w14:textId="77777777" w:rsidR="004A202D" w:rsidRPr="00892134" w:rsidRDefault="004A202D" w:rsidP="00787A1F">
      <w:pPr>
        <w:spacing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7A27F24" w14:textId="77777777" w:rsidR="00787A1F" w:rsidRDefault="00787A1F" w:rsidP="00787A1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92134">
        <w:rPr>
          <w:rFonts w:ascii="Times New Roman" w:hAnsi="Times New Roman" w:cs="Times New Roman"/>
          <w:b/>
          <w:bCs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</w:t>
      </w:r>
      <w:r w:rsidRPr="00892134">
        <w:rPr>
          <w:rFonts w:ascii="Times New Roman" w:hAnsi="Times New Roman" w:cs="Times New Roman"/>
          <w:b/>
          <w:bCs/>
          <w:sz w:val="24"/>
          <w:szCs w:val="24"/>
        </w:rPr>
        <w:t>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bookmarkStart w:id="7" w:name="_Hlk38835522"/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,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,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, </w:t>
      </w:r>
      <w:bookmarkEnd w:id="7"/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,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</w:t>
      </w:r>
    </w:p>
    <w:p w14:paraId="7E446446" w14:textId="77777777" w:rsidR="000D3DD7" w:rsidRDefault="000D3DD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23BE1C1" w14:textId="465FA434" w:rsidR="000D3DD7" w:rsidRPr="007E664D" w:rsidRDefault="000D3DD7" w:rsidP="000D3DD7">
      <w:pPr>
        <w:pStyle w:val="Heading1"/>
        <w:rPr>
          <w:i/>
          <w:sz w:val="24"/>
        </w:rPr>
      </w:pPr>
      <w:bookmarkStart w:id="8" w:name="_Toc97380981"/>
      <w:r w:rsidRPr="007E664D">
        <w:rPr>
          <w:i/>
          <w:sz w:val="24"/>
        </w:rPr>
        <w:lastRenderedPageBreak/>
        <w:t>ABSTRACT</w:t>
      </w:r>
      <w:bookmarkEnd w:id="8"/>
    </w:p>
    <w:p w14:paraId="5E2B3787" w14:textId="09887AB9" w:rsidR="005B310E" w:rsidRDefault="005B310E" w:rsidP="005B310E"/>
    <w:p w14:paraId="53D8B10C" w14:textId="77777777" w:rsidR="005B310E" w:rsidRPr="005B310E" w:rsidRDefault="005B310E" w:rsidP="005B310E"/>
    <w:p w14:paraId="44E2FBFF" w14:textId="21571EA8" w:rsidR="004B042F" w:rsidRDefault="004B042F" w:rsidP="004B042F">
      <w:pPr>
        <w:spacing w:line="240" w:lineRule="auto"/>
        <w:ind w:firstLine="709"/>
        <w:jc w:val="both"/>
        <w:rPr>
          <w:rStyle w:val="Emphasis"/>
          <w:rFonts w:ascii="Times New Roman" w:hAnsi="Times New Roman" w:cs="Times New Roman"/>
          <w:iCs w:val="0"/>
          <w:sz w:val="24"/>
          <w:szCs w:val="24"/>
        </w:rPr>
      </w:pPr>
      <w:proofErr w:type="spellStart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>Abstrak</w:t>
      </w:r>
      <w:proofErr w:type="spellEnd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 xml:space="preserve"> is a brief explanation that consists of motivation, objectives, method, results, and conclusion of the final project. </w:t>
      </w:r>
      <w:proofErr w:type="spellStart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>Abstrak</w:t>
      </w:r>
      <w:proofErr w:type="spellEnd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 xml:space="preserve"> is written in one paragraph within 150 – 250 words. </w:t>
      </w:r>
      <w:proofErr w:type="spellStart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>Abstrak</w:t>
      </w:r>
      <w:proofErr w:type="spellEnd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 xml:space="preserve"> is written in 2 (two) languages that are English and Bahasa and those are written on 2 different pages. </w:t>
      </w:r>
      <w:proofErr w:type="spellStart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>Abstrak</w:t>
      </w:r>
      <w:proofErr w:type="spellEnd"/>
      <w:r w:rsidRPr="00D40FFA">
        <w:rPr>
          <w:rStyle w:val="Emphasis"/>
          <w:rFonts w:ascii="Times New Roman" w:hAnsi="Times New Roman" w:cs="Times New Roman"/>
          <w:iCs w:val="0"/>
          <w:sz w:val="24"/>
          <w:szCs w:val="24"/>
        </w:rPr>
        <w:t xml:space="preserve"> contains 3 – 5 keywords. </w:t>
      </w:r>
    </w:p>
    <w:p w14:paraId="263FDE56" w14:textId="77777777" w:rsidR="004A202D" w:rsidRPr="00D40FFA" w:rsidRDefault="004A202D" w:rsidP="004B042F">
      <w:pPr>
        <w:spacing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52EA3031" w14:textId="77777777" w:rsidR="004B042F" w:rsidRPr="000D3DD7" w:rsidRDefault="004B042F" w:rsidP="004B042F">
      <w:pPr>
        <w:spacing w:before="6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0D3DD7">
        <w:rPr>
          <w:rFonts w:ascii="Times New Roman" w:hAnsi="Times New Roman" w:cs="Times New Roman"/>
          <w:b/>
          <w:bCs/>
          <w:i/>
          <w:iCs/>
          <w:sz w:val="24"/>
          <w:szCs w:val="24"/>
        </w:rPr>
        <w:t>Keywords</w:t>
      </w:r>
      <w:r w:rsidRPr="000D3DD7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: </w:t>
      </w:r>
      <w:r w:rsidRPr="00D40FFA">
        <w:rPr>
          <w:rFonts w:ascii="Times New Roman" w:hAnsi="Times New Roman" w:cs="Times New Roman"/>
          <w:i/>
          <w:iCs/>
          <w:sz w:val="24"/>
          <w:szCs w:val="24"/>
        </w:rPr>
        <w:t>keyword1</w:t>
      </w:r>
      <w:r w:rsidRPr="000D3DD7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keyword2</w:t>
      </w:r>
      <w:r w:rsidRPr="000D3DD7">
        <w:rPr>
          <w:rFonts w:ascii="Times New Roman" w:hAnsi="Times New Roman" w:cs="Times New Roman"/>
          <w:sz w:val="24"/>
          <w:szCs w:val="24"/>
        </w:rPr>
        <w:t>,</w:t>
      </w:r>
      <w:r w:rsidRPr="005518D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keyword3</w:t>
      </w:r>
      <w:r w:rsidRPr="000D3DD7">
        <w:rPr>
          <w:rFonts w:ascii="Times New Roman" w:hAnsi="Times New Roman" w:cs="Times New Roman"/>
          <w:sz w:val="24"/>
          <w:szCs w:val="24"/>
        </w:rPr>
        <w:t>,</w:t>
      </w:r>
      <w:r w:rsidRPr="005518D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keyword4</w:t>
      </w:r>
      <w:r w:rsidRPr="000D3DD7">
        <w:rPr>
          <w:rFonts w:ascii="Times New Roman" w:hAnsi="Times New Roman" w:cs="Times New Roman"/>
          <w:sz w:val="24"/>
          <w:szCs w:val="24"/>
        </w:rPr>
        <w:t>,</w:t>
      </w:r>
      <w:r w:rsidRPr="005518D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keyword5</w:t>
      </w:r>
    </w:p>
    <w:p w14:paraId="2EDD3851" w14:textId="77777777" w:rsidR="000D3DD7" w:rsidRDefault="000D3DD7" w:rsidP="0089213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7F8B8" w14:textId="02D5D48E" w:rsidR="00A6397C" w:rsidRPr="00A6397C" w:rsidRDefault="00A6397C" w:rsidP="001175BB">
      <w:pPr>
        <w:rPr>
          <w:rFonts w:ascii="Times New Roman" w:hAnsi="Times New Roman" w:cs="Times New Roman"/>
          <w:b/>
          <w:bCs/>
          <w:sz w:val="28"/>
          <w:szCs w:val="28"/>
        </w:rPr>
        <w:sectPr w:rsidR="00A6397C" w:rsidRPr="00A6397C" w:rsidSect="0092642B">
          <w:pgSz w:w="11906" w:h="16838" w:code="9"/>
          <w:pgMar w:top="1701" w:right="1418" w:bottom="1418" w:left="1985" w:header="709" w:footer="709" w:gutter="0"/>
          <w:pgNumType w:fmt="lowerRoman"/>
          <w:cols w:space="708"/>
          <w:docGrid w:linePitch="360"/>
        </w:sectPr>
      </w:pPr>
    </w:p>
    <w:p w14:paraId="7058B6FB" w14:textId="77777777" w:rsidR="00B0333B" w:rsidRPr="000A3B59" w:rsidRDefault="00B0333B" w:rsidP="00EB17B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0A3B59">
        <w:rPr>
          <w:rFonts w:ascii="Times New Roman" w:hAnsi="Times New Roman" w:cs="Times New Roman"/>
          <w:b/>
          <w:bCs/>
          <w:sz w:val="24"/>
          <w:szCs w:val="28"/>
        </w:rPr>
        <w:lastRenderedPageBreak/>
        <w:t>BAB I</w:t>
      </w:r>
    </w:p>
    <w:p w14:paraId="1670A5E7" w14:textId="2D6A00EB" w:rsidR="00B0333B" w:rsidRPr="000A3B59" w:rsidRDefault="00B0333B" w:rsidP="00EB17B6">
      <w:pPr>
        <w:pStyle w:val="Heading1"/>
        <w:spacing w:after="0" w:line="240" w:lineRule="auto"/>
        <w:rPr>
          <w:sz w:val="24"/>
        </w:rPr>
      </w:pPr>
      <w:bookmarkStart w:id="9" w:name="_Toc97380982"/>
      <w:r w:rsidRPr="000A3B59">
        <w:rPr>
          <w:sz w:val="24"/>
        </w:rPr>
        <w:t>PENDAHULUAN</w:t>
      </w:r>
      <w:bookmarkEnd w:id="9"/>
    </w:p>
    <w:p w14:paraId="56B20033" w14:textId="7CED7622" w:rsidR="00BC6BDC" w:rsidRDefault="00BC6BDC" w:rsidP="00BC6BDC"/>
    <w:p w14:paraId="3CD9FBB9" w14:textId="77777777" w:rsidR="005B310E" w:rsidRPr="00BC6BDC" w:rsidRDefault="005B310E" w:rsidP="00BC6BDC"/>
    <w:p w14:paraId="7A9953C6" w14:textId="77777777" w:rsidR="00B0333B" w:rsidRDefault="00B0333B" w:rsidP="00B0333B">
      <w:pPr>
        <w:pStyle w:val="Heading2"/>
        <w:numPr>
          <w:ilvl w:val="0"/>
          <w:numId w:val="2"/>
        </w:numPr>
        <w:spacing w:after="0" w:line="360" w:lineRule="auto"/>
        <w:ind w:left="426" w:hanging="426"/>
      </w:pPr>
      <w:bookmarkStart w:id="10" w:name="_Toc97380983"/>
      <w:proofErr w:type="spellStart"/>
      <w:r w:rsidRPr="00FA7DF6">
        <w:t>Latar</w:t>
      </w:r>
      <w:proofErr w:type="spellEnd"/>
      <w:r w:rsidRPr="00FA7DF6">
        <w:t xml:space="preserve"> </w:t>
      </w:r>
      <w:proofErr w:type="spellStart"/>
      <w:r w:rsidRPr="00FA7DF6">
        <w:t>Belakang</w:t>
      </w:r>
      <w:bookmarkEnd w:id="10"/>
      <w:proofErr w:type="spellEnd"/>
    </w:p>
    <w:p w14:paraId="672FD05C" w14:textId="413A478F" w:rsidR="00B0333B" w:rsidRDefault="00D73E81" w:rsidP="00B0333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t</w:t>
      </w:r>
      <w:r w:rsidR="00B0333B" w:rsidRPr="00921AF6">
        <w:rPr>
          <w:rFonts w:ascii="Times New Roman" w:hAnsi="Times New Roman" w:cs="Times New Roman"/>
          <w:sz w:val="24"/>
          <w:szCs w:val="24"/>
        </w:rPr>
        <w:t>ugas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bidangnya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>.</w:t>
      </w:r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t</w:t>
      </w:r>
      <w:r w:rsidR="00B0333B" w:rsidRPr="00921AF6">
        <w:rPr>
          <w:rFonts w:ascii="Times New Roman" w:hAnsi="Times New Roman" w:cs="Times New Roman"/>
          <w:sz w:val="24"/>
          <w:szCs w:val="24"/>
        </w:rPr>
        <w:t>ujua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dituangkan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 w:rsidRPr="00921AF6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="00B0333B" w:rsidRPr="00921AF6">
        <w:rPr>
          <w:rFonts w:ascii="Times New Roman" w:hAnsi="Times New Roman" w:cs="Times New Roman"/>
          <w:sz w:val="24"/>
          <w:szCs w:val="24"/>
        </w:rPr>
        <w:t>.</w:t>
      </w:r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333B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B033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5935F6" w14:textId="62B7E217" w:rsidR="00B0333B" w:rsidRDefault="00B0333B" w:rsidP="00B0333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tulisan,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alasan-alas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iang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977DE5B" w14:textId="0C80C954" w:rsidR="00B0333B" w:rsidRDefault="00B0333B" w:rsidP="00B0333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ftware),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Pr="00A76C40">
        <w:rPr>
          <w:rFonts w:ascii="Times New Roman" w:hAnsi="Times New Roman" w:cs="Times New Roman"/>
          <w:sz w:val="24"/>
          <w:szCs w:val="24"/>
        </w:rPr>
        <w:t>atar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A76C40">
        <w:rPr>
          <w:rFonts w:ascii="Times New Roman" w:hAnsi="Times New Roman" w:cs="Times New Roman"/>
          <w:sz w:val="24"/>
          <w:szCs w:val="24"/>
        </w:rPr>
        <w:t>elakang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tulisan,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alasan-alas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iang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BC6BDC">
        <w:rPr>
          <w:rFonts w:ascii="Times New Roman" w:hAnsi="Times New Roman" w:cs="Times New Roman"/>
          <w:sz w:val="24"/>
          <w:szCs w:val="24"/>
        </w:rPr>
        <w:t>.</w:t>
      </w:r>
    </w:p>
    <w:p w14:paraId="43B843AD" w14:textId="77777777" w:rsidR="00A31F5D" w:rsidRDefault="00A31F5D" w:rsidP="00B0333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7D59C60" w14:textId="77777777" w:rsidR="00BC6BDC" w:rsidRDefault="00BC6BDC" w:rsidP="00F40C9A">
      <w:pPr>
        <w:pStyle w:val="Heading2"/>
        <w:numPr>
          <w:ilvl w:val="2"/>
          <w:numId w:val="16"/>
        </w:numPr>
        <w:spacing w:after="0" w:line="360" w:lineRule="auto"/>
        <w:ind w:left="567" w:hanging="567"/>
      </w:pPr>
      <w:bookmarkStart w:id="11" w:name="_Toc97380984"/>
      <w:proofErr w:type="spellStart"/>
      <w:r>
        <w:t>Naskah</w:t>
      </w:r>
      <w:bookmarkEnd w:id="11"/>
      <w:proofErr w:type="spellEnd"/>
    </w:p>
    <w:p w14:paraId="68DCECAF" w14:textId="0F092B7A" w:rsidR="00BC6BDC" w:rsidRDefault="00BC6BDC" w:rsidP="00BC6BD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36ED8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g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r w:rsidRPr="00EC0BC8">
        <w:rPr>
          <w:rFonts w:ascii="Times New Roman" w:hAnsi="Times New Roman" w:cs="Times New Roman"/>
          <w:i/>
          <w:sz w:val="24"/>
          <w:szCs w:val="24"/>
        </w:rPr>
        <w:t>Times New Roman</w:t>
      </w:r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2 pitch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miring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tulis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miri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si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variable,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an sub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;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utip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H</w:t>
      </w:r>
      <w:r w:rsidRPr="00136ED8">
        <w:rPr>
          <w:rFonts w:ascii="Times New Roman" w:hAnsi="Times New Roman" w:cs="Times New Roman"/>
          <w:sz w:val="24"/>
          <w:szCs w:val="24"/>
        </w:rPr>
        <w:t>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unani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nt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it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D5A2D0" w14:textId="77777777" w:rsidR="00A31F5D" w:rsidRDefault="00A31F5D" w:rsidP="00BC6BD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7E70DF4B" w14:textId="1D403ADE" w:rsidR="00BC6BDC" w:rsidRPr="00136ED8" w:rsidRDefault="00BC6BDC" w:rsidP="00F40C9A">
      <w:pPr>
        <w:pStyle w:val="Heading2"/>
        <w:numPr>
          <w:ilvl w:val="2"/>
          <w:numId w:val="16"/>
        </w:numPr>
        <w:spacing w:after="0" w:line="360" w:lineRule="auto"/>
        <w:ind w:left="567" w:hanging="567"/>
      </w:pPr>
      <w:bookmarkStart w:id="12" w:name="_Toc97380985"/>
      <w:proofErr w:type="spellStart"/>
      <w:r w:rsidRPr="00136ED8">
        <w:t>Bilangan</w:t>
      </w:r>
      <w:proofErr w:type="spellEnd"/>
      <w:r w:rsidRPr="00136ED8">
        <w:t xml:space="preserve"> dan </w:t>
      </w:r>
      <w:proofErr w:type="spellStart"/>
      <w:r w:rsidR="00841D30">
        <w:t>s</w:t>
      </w:r>
      <w:r w:rsidRPr="00136ED8">
        <w:t>atuan</w:t>
      </w:r>
      <w:bookmarkEnd w:id="12"/>
      <w:proofErr w:type="spellEnd"/>
      <w:r>
        <w:t xml:space="preserve"> </w:t>
      </w:r>
    </w:p>
    <w:p w14:paraId="4B334BC3" w14:textId="63550726" w:rsidR="00BC6BDC" w:rsidRDefault="00BC6BDC" w:rsidP="00BC6BD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rmula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Satu m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00 c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sim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om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0,5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>k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tu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elakang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: m, g, kg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</w:p>
    <w:p w14:paraId="5000319E" w14:textId="012E5DD3" w:rsidR="00A31F5D" w:rsidRDefault="00A31F5D" w:rsidP="00BC6BD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6AD20B3E" w14:textId="77777777" w:rsidR="00A31F5D" w:rsidRPr="00136ED8" w:rsidRDefault="00A31F5D" w:rsidP="00BC6BD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09EE5A13" w14:textId="77777777" w:rsidR="00BC6BDC" w:rsidRPr="00136ED8" w:rsidRDefault="00BC6BDC" w:rsidP="00F40C9A">
      <w:pPr>
        <w:pStyle w:val="Heading2"/>
        <w:numPr>
          <w:ilvl w:val="2"/>
          <w:numId w:val="16"/>
        </w:numPr>
        <w:spacing w:after="0" w:line="360" w:lineRule="auto"/>
        <w:ind w:left="567" w:hanging="567"/>
      </w:pPr>
      <w:bookmarkStart w:id="13" w:name="_Toc97380986"/>
      <w:r w:rsidRPr="00136ED8">
        <w:lastRenderedPageBreak/>
        <w:t xml:space="preserve">Jarak </w:t>
      </w:r>
      <w:proofErr w:type="spellStart"/>
      <w:r w:rsidRPr="00136ED8">
        <w:t>antar</w:t>
      </w:r>
      <w:proofErr w:type="spellEnd"/>
      <w:r w:rsidRPr="00136ED8">
        <w:t xml:space="preserve"> baris</w:t>
      </w:r>
      <w:bookmarkEnd w:id="13"/>
    </w:p>
    <w:p w14:paraId="18024367" w14:textId="4034CC58" w:rsidR="00BC6BDC" w:rsidRDefault="00BC6BDC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136ED8">
        <w:rPr>
          <w:rFonts w:ascii="Times New Roman" w:hAnsi="Times New Roman" w:cs="Times New Roman"/>
          <w:sz w:val="24"/>
          <w:szCs w:val="24"/>
        </w:rPr>
        <w:t xml:space="preserve">Jarak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baris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,5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utip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ragraph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, dan dafta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Jarak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sub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</w:p>
    <w:p w14:paraId="44901493" w14:textId="77777777" w:rsidR="00A31F5D" w:rsidRDefault="00A31F5D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5645D0B1" w14:textId="77777777" w:rsidR="00FD17D0" w:rsidRDefault="00FD17D0" w:rsidP="00F40C9A">
      <w:pPr>
        <w:pStyle w:val="Heading2"/>
        <w:numPr>
          <w:ilvl w:val="2"/>
          <w:numId w:val="16"/>
        </w:numPr>
        <w:spacing w:after="0" w:line="360" w:lineRule="auto"/>
        <w:ind w:left="567" w:hanging="567"/>
      </w:pPr>
      <w:bookmarkStart w:id="14" w:name="_Toc97380987"/>
      <w:proofErr w:type="spellStart"/>
      <w:r>
        <w:t>Rincian</w:t>
      </w:r>
      <w:bookmarkEnd w:id="14"/>
      <w:proofErr w:type="spellEnd"/>
    </w:p>
    <w:p w14:paraId="545A277A" w14:textId="061C24F6" w:rsidR="00F40C9A" w:rsidRDefault="00FD17D0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A23F4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butir-butir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nomor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1, 2, 3, 4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hurup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a, b, c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urung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1), 2), 3)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hurup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urung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a), b), c)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 w:rsidR="00F40C9A" w:rsidRPr="00F40C9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1A94DE9" w14:textId="77777777" w:rsidR="00F40C9A" w:rsidRDefault="00F40C9A" w:rsidP="00F40C9A">
      <w:pPr>
        <w:pStyle w:val="ListParagraph"/>
        <w:numPr>
          <w:ilvl w:val="0"/>
          <w:numId w:val="17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71EB9BC" w14:textId="77777777" w:rsidR="00F40C9A" w:rsidRDefault="00F40C9A" w:rsidP="00F40C9A">
      <w:pPr>
        <w:pStyle w:val="ListParagraph"/>
        <w:numPr>
          <w:ilvl w:val="1"/>
          <w:numId w:val="17"/>
        </w:numPr>
        <w:spacing w:after="0" w:line="360" w:lineRule="auto"/>
        <w:ind w:left="709" w:hanging="2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rde 2</w:t>
      </w:r>
    </w:p>
    <w:p w14:paraId="70C8562F" w14:textId="77777777" w:rsidR="00F40C9A" w:rsidRDefault="00F40C9A" w:rsidP="00F40C9A">
      <w:pPr>
        <w:pStyle w:val="ListParagraph"/>
        <w:numPr>
          <w:ilvl w:val="2"/>
          <w:numId w:val="17"/>
        </w:numPr>
        <w:spacing w:after="0" w:line="36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rde 3</w:t>
      </w:r>
    </w:p>
    <w:p w14:paraId="509F30B3" w14:textId="3194A202" w:rsidR="00F40C9A" w:rsidRDefault="00F40C9A" w:rsidP="00F40C9A">
      <w:pPr>
        <w:pStyle w:val="ListParagraph"/>
        <w:numPr>
          <w:ilvl w:val="3"/>
          <w:numId w:val="17"/>
        </w:numPr>
        <w:spacing w:after="0" w:line="360" w:lineRule="auto"/>
        <w:ind w:left="1843" w:hanging="2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rde 4</w:t>
      </w:r>
    </w:p>
    <w:p w14:paraId="2E17F6D4" w14:textId="77777777" w:rsidR="00A31F5D" w:rsidRPr="006A23F4" w:rsidRDefault="00A31F5D" w:rsidP="00A31F5D">
      <w:pPr>
        <w:pStyle w:val="ListParagraph"/>
        <w:spacing w:after="0" w:line="360" w:lineRule="auto"/>
        <w:ind w:left="1843"/>
        <w:jc w:val="both"/>
        <w:rPr>
          <w:rFonts w:ascii="Times New Roman" w:hAnsi="Times New Roman" w:cs="Times New Roman"/>
          <w:sz w:val="24"/>
          <w:szCs w:val="24"/>
        </w:rPr>
      </w:pPr>
    </w:p>
    <w:p w14:paraId="369A278B" w14:textId="647B0A9E" w:rsidR="00B0333B" w:rsidRDefault="00B0333B" w:rsidP="00B0333B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15" w:name="_Toc97380988"/>
      <w:proofErr w:type="spellStart"/>
      <w:r>
        <w:rPr>
          <w:lang w:val="en-ID"/>
        </w:rPr>
        <w:t>Rumus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asalah</w:t>
      </w:r>
      <w:bookmarkEnd w:id="15"/>
      <w:proofErr w:type="spellEnd"/>
    </w:p>
    <w:p w14:paraId="52EBDB35" w14:textId="77777777" w:rsidR="00B0333B" w:rsidRPr="0054244B" w:rsidRDefault="00B0333B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papar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jawab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>:</w:t>
      </w:r>
    </w:p>
    <w:p w14:paraId="3D4566AE" w14:textId="2E8569D2" w:rsidR="00B0333B" w:rsidRPr="00E62597" w:rsidRDefault="00B0333B" w:rsidP="00A26BA3">
      <w:pPr>
        <w:pStyle w:val="ListParagraph"/>
        <w:numPr>
          <w:ilvl w:val="0"/>
          <w:numId w:val="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2597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E62597">
        <w:rPr>
          <w:rFonts w:ascii="Times New Roman" w:hAnsi="Times New Roman" w:cs="Times New Roman"/>
          <w:sz w:val="24"/>
          <w:szCs w:val="24"/>
        </w:rPr>
        <w:t>.</w:t>
      </w:r>
    </w:p>
    <w:p w14:paraId="2A8106AA" w14:textId="2815047E" w:rsidR="00B0333B" w:rsidRPr="000D6469" w:rsidRDefault="00B0333B" w:rsidP="00A26BA3">
      <w:pPr>
        <w:pStyle w:val="ListParagraph"/>
        <w:numPr>
          <w:ilvl w:val="0"/>
          <w:numId w:val="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distudi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>.</w:t>
      </w:r>
    </w:p>
    <w:p w14:paraId="32E97F5A" w14:textId="199F08E9" w:rsidR="00B0333B" w:rsidRDefault="00B0333B" w:rsidP="00A26BA3">
      <w:pPr>
        <w:pStyle w:val="ListParagraph"/>
        <w:numPr>
          <w:ilvl w:val="0"/>
          <w:numId w:val="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</w:t>
      </w:r>
      <w:r w:rsidRPr="00DE3FE9">
        <w:rPr>
          <w:rFonts w:ascii="Times New Roman" w:hAnsi="Times New Roman" w:cs="Times New Roman"/>
          <w:sz w:val="24"/>
          <w:szCs w:val="24"/>
        </w:rPr>
        <w:t>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uraian</w:t>
      </w:r>
      <w:proofErr w:type="spellEnd"/>
      <w:proofErr w:type="gram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perencanaannya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>.</w:t>
      </w:r>
    </w:p>
    <w:p w14:paraId="05258E84" w14:textId="77777777" w:rsidR="00A31F5D" w:rsidRPr="000D6469" w:rsidRDefault="00A31F5D" w:rsidP="00A31F5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42C76022" w14:textId="77777777" w:rsidR="00B0333B" w:rsidRDefault="00B0333B" w:rsidP="00B0333B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16" w:name="_Toc97380989"/>
      <w:r>
        <w:rPr>
          <w:lang w:val="en-ID"/>
        </w:rPr>
        <w:t xml:space="preserve">Batasan </w:t>
      </w:r>
      <w:proofErr w:type="spellStart"/>
      <w:r>
        <w:rPr>
          <w:lang w:val="en-ID"/>
        </w:rPr>
        <w:t>Masalah</w:t>
      </w:r>
      <w:bookmarkEnd w:id="16"/>
      <w:proofErr w:type="spellEnd"/>
    </w:p>
    <w:p w14:paraId="75BFDA48" w14:textId="77777777" w:rsidR="00B0333B" w:rsidRPr="0054244B" w:rsidRDefault="00B0333B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tasan-bata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>.</w:t>
      </w:r>
    </w:p>
    <w:p w14:paraId="5C25E581" w14:textId="5AE51405" w:rsidR="00B0333B" w:rsidRDefault="00B0333B" w:rsidP="00A26BA3">
      <w:pPr>
        <w:pStyle w:val="ListParagraph"/>
        <w:numPr>
          <w:ilvl w:val="0"/>
          <w:numId w:val="5"/>
        </w:numPr>
        <w:spacing w:after="0" w:line="360" w:lineRule="auto"/>
        <w:ind w:left="360" w:hanging="349"/>
        <w:jc w:val="both"/>
        <w:rPr>
          <w:rFonts w:ascii="Times New Roman" w:hAnsi="Times New Roman" w:cs="Times New Roman"/>
          <w:sz w:val="24"/>
          <w:szCs w:val="24"/>
        </w:rPr>
      </w:pPr>
      <w:r w:rsidRPr="000463C4">
        <w:rPr>
          <w:rFonts w:ascii="Times New Roman" w:hAnsi="Times New Roman" w:cs="Times New Roman"/>
          <w:sz w:val="24"/>
          <w:szCs w:val="24"/>
        </w:rPr>
        <w:lastRenderedPageBreak/>
        <w:t xml:space="preserve">Batasan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463C4">
        <w:rPr>
          <w:rFonts w:ascii="Times New Roman" w:hAnsi="Times New Roman" w:cs="Times New Roman"/>
          <w:sz w:val="24"/>
          <w:szCs w:val="24"/>
        </w:rPr>
        <w:t>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463C4">
        <w:rPr>
          <w:rFonts w:ascii="Times New Roman" w:hAnsi="Times New Roman" w:cs="Times New Roman"/>
          <w:sz w:val="24"/>
          <w:szCs w:val="24"/>
        </w:rPr>
        <w:t>emuat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pecah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asumsi-asumsi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34E26EB0" w14:textId="31A128EB" w:rsidR="00B0333B" w:rsidRDefault="00B0333B" w:rsidP="00A26BA3">
      <w:pPr>
        <w:pStyle w:val="ListParagraph"/>
        <w:numPr>
          <w:ilvl w:val="0"/>
          <w:numId w:val="5"/>
        </w:numPr>
        <w:spacing w:after="0" w:line="360" w:lineRule="auto"/>
        <w:ind w:left="360" w:hanging="349"/>
        <w:jc w:val="both"/>
        <w:rPr>
          <w:rFonts w:ascii="Times New Roman" w:hAnsi="Times New Roman" w:cs="Times New Roman"/>
          <w:sz w:val="24"/>
          <w:szCs w:val="24"/>
        </w:rPr>
      </w:pPr>
      <w:r w:rsidRPr="00BD54E8">
        <w:rPr>
          <w:rFonts w:ascii="Times New Roman" w:hAnsi="Times New Roman" w:cs="Times New Roman"/>
          <w:sz w:val="24"/>
          <w:szCs w:val="24"/>
        </w:rPr>
        <w:t xml:space="preserve">Batasan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pecah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asumsiasumsi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>).</w:t>
      </w:r>
    </w:p>
    <w:p w14:paraId="0EAB8056" w14:textId="77777777" w:rsidR="00A31F5D" w:rsidRPr="000463C4" w:rsidRDefault="00A31F5D" w:rsidP="00A31F5D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6DBD3432" w14:textId="77777777" w:rsidR="00B0333B" w:rsidRDefault="00B0333B" w:rsidP="00B0333B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17" w:name="_Toc97380990"/>
      <w:proofErr w:type="spellStart"/>
      <w:r>
        <w:rPr>
          <w:lang w:val="en-ID"/>
        </w:rPr>
        <w:t>Tujuan</w:t>
      </w:r>
      <w:bookmarkEnd w:id="17"/>
      <w:proofErr w:type="spellEnd"/>
    </w:p>
    <w:p w14:paraId="0E884F57" w14:textId="77777777" w:rsidR="00B0333B" w:rsidRPr="00F5175D" w:rsidRDefault="00B0333B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18" w:name="_Hlk41415580"/>
      <w:proofErr w:type="spellStart"/>
      <w:r w:rsidRPr="00F5175D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>:</w:t>
      </w:r>
    </w:p>
    <w:p w14:paraId="1E5862BF" w14:textId="179D1A43" w:rsidR="00B0333B" w:rsidRPr="00BF48E4" w:rsidRDefault="00B0333B" w:rsidP="00F40C9A">
      <w:pPr>
        <w:pStyle w:val="ListParagraph"/>
        <w:numPr>
          <w:ilvl w:val="0"/>
          <w:numId w:val="4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8934D5">
        <w:rPr>
          <w:rFonts w:ascii="Times New Roman" w:hAnsi="Times New Roman" w:cs="Times New Roman"/>
          <w:sz w:val="24"/>
          <w:szCs w:val="24"/>
        </w:rPr>
        <w:t>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34D5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34D5">
        <w:rPr>
          <w:rFonts w:ascii="Times New Roman" w:hAnsi="Times New Roman" w:cs="Times New Roman"/>
          <w:sz w:val="24"/>
          <w:szCs w:val="24"/>
        </w:rPr>
        <w:t>terperinci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34D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34D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934D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e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FD0FE52" w14:textId="6FE50784" w:rsidR="00B0333B" w:rsidRDefault="00B0333B" w:rsidP="00F40C9A">
      <w:pPr>
        <w:pStyle w:val="ListParagraph"/>
        <w:numPr>
          <w:ilvl w:val="0"/>
          <w:numId w:val="4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uraian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terperinc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hendak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icapa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stud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>.</w:t>
      </w:r>
      <w:bookmarkEnd w:id="18"/>
    </w:p>
    <w:p w14:paraId="4FB96DD3" w14:textId="37C36656" w:rsidR="00B0333B" w:rsidRDefault="00B0333B" w:rsidP="00F40C9A">
      <w:pPr>
        <w:pStyle w:val="ListParagraph"/>
        <w:numPr>
          <w:ilvl w:val="0"/>
          <w:numId w:val="4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gas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akhir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berupa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mbangun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beris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urai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erperinc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hendak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icapa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="00F40C9A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rencanaan</w:t>
      </w:r>
      <w:proofErr w:type="spellEnd"/>
      <w:r w:rsidR="00F40C9A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40C9A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="00F40C9A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mbuat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software.</w:t>
      </w:r>
    </w:p>
    <w:p w14:paraId="5E39CF47" w14:textId="77777777" w:rsidR="00A31F5D" w:rsidRPr="00501DDE" w:rsidRDefault="00A31F5D" w:rsidP="00A31F5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17B70FEC" w14:textId="77777777" w:rsidR="00B0333B" w:rsidRDefault="00B0333B" w:rsidP="00B0333B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19" w:name="_Toc97380991"/>
      <w:proofErr w:type="spellStart"/>
      <w:r>
        <w:rPr>
          <w:lang w:val="en-ID"/>
        </w:rPr>
        <w:t>Manfaat</w:t>
      </w:r>
      <w:bookmarkEnd w:id="19"/>
      <w:proofErr w:type="spellEnd"/>
    </w:p>
    <w:p w14:paraId="64EA8329" w14:textId="797B42C6" w:rsidR="00B0333B" w:rsidRDefault="00B0333B" w:rsidP="00F40C9A">
      <w:pPr>
        <w:pStyle w:val="ListParagraph"/>
        <w:numPr>
          <w:ilvl w:val="0"/>
          <w:numId w:val="15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B69F1A" w14:textId="146D9775" w:rsidR="00B0333B" w:rsidRDefault="00B0333B" w:rsidP="00F40C9A">
      <w:pPr>
        <w:pStyle w:val="ListParagraph"/>
        <w:numPr>
          <w:ilvl w:val="0"/>
          <w:numId w:val="15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>.</w:t>
      </w:r>
    </w:p>
    <w:p w14:paraId="60026ECD" w14:textId="6AF72670" w:rsidR="00B0333B" w:rsidRDefault="00B0333B" w:rsidP="00F40C9A">
      <w:pPr>
        <w:pStyle w:val="ListParagraph"/>
        <w:numPr>
          <w:ilvl w:val="0"/>
          <w:numId w:val="15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CF7ECE">
        <w:rPr>
          <w:rFonts w:ascii="Times New Roman" w:hAnsi="Times New Roman" w:cs="Times New Roman"/>
          <w:sz w:val="24"/>
          <w:szCs w:val="24"/>
        </w:rPr>
        <w:t>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software.</w:t>
      </w:r>
    </w:p>
    <w:p w14:paraId="268A8A61" w14:textId="77777777" w:rsidR="00A31F5D" w:rsidRPr="005E5A06" w:rsidRDefault="00A31F5D" w:rsidP="00A31F5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58619DD1" w14:textId="357274E7" w:rsidR="00B0333B" w:rsidRDefault="00B0333B" w:rsidP="00B0333B">
      <w:pPr>
        <w:pStyle w:val="Heading2"/>
        <w:numPr>
          <w:ilvl w:val="0"/>
          <w:numId w:val="2"/>
        </w:numPr>
        <w:ind w:left="426" w:hanging="426"/>
      </w:pPr>
      <w:bookmarkStart w:id="20" w:name="_Toc97380992"/>
      <w:proofErr w:type="spellStart"/>
      <w:r w:rsidRPr="00070058">
        <w:rPr>
          <w:lang w:val="en-ID"/>
        </w:rPr>
        <w:t>Hipotesa</w:t>
      </w:r>
      <w:proofErr w:type="spellEnd"/>
      <w:r>
        <w:t xml:space="preserve"> (</w:t>
      </w:r>
      <w:r w:rsidR="00841D30">
        <w:t>O</w:t>
      </w:r>
      <w:r>
        <w:t>ptional)</w:t>
      </w:r>
      <w:bookmarkEnd w:id="20"/>
    </w:p>
    <w:p w14:paraId="33F0319E" w14:textId="43E7FC31" w:rsidR="00B0333B" w:rsidRDefault="00B0333B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uga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0058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70058">
        <w:rPr>
          <w:rFonts w:ascii="Times New Roman" w:hAnsi="Times New Roman" w:cs="Times New Roman"/>
          <w:sz w:val="24"/>
          <w:szCs w:val="24"/>
        </w:rPr>
        <w:t>).</w:t>
      </w:r>
    </w:p>
    <w:p w14:paraId="35C2BC38" w14:textId="77777777" w:rsidR="00A31F5D" w:rsidRPr="00070058" w:rsidRDefault="00A31F5D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0AC5A4F" w14:textId="77777777" w:rsidR="00B0333B" w:rsidRDefault="00B0333B" w:rsidP="00B0333B">
      <w:pPr>
        <w:pStyle w:val="Heading2"/>
        <w:numPr>
          <w:ilvl w:val="0"/>
          <w:numId w:val="2"/>
        </w:numPr>
        <w:ind w:left="426" w:hanging="426"/>
        <w:rPr>
          <w:lang w:val="en-ID"/>
        </w:rPr>
      </w:pPr>
      <w:bookmarkStart w:id="21" w:name="_Toc97380993"/>
      <w:proofErr w:type="spellStart"/>
      <w:r>
        <w:rPr>
          <w:lang w:val="en-ID"/>
        </w:rPr>
        <w:t>Sistematika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ulisan</w:t>
      </w:r>
      <w:bookmarkEnd w:id="21"/>
      <w:proofErr w:type="spellEnd"/>
    </w:p>
    <w:p w14:paraId="0F114F5C" w14:textId="77777777" w:rsidR="00B0333B" w:rsidRPr="00F5175D" w:rsidRDefault="00B0333B" w:rsidP="00F40C9A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>.</w:t>
      </w:r>
    </w:p>
    <w:p w14:paraId="261E3AEA" w14:textId="77777777" w:rsidR="00B0333B" w:rsidRDefault="00B0333B" w:rsidP="00B0333B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dahuluan</w:t>
      </w:r>
      <w:proofErr w:type="spellEnd"/>
    </w:p>
    <w:p w14:paraId="70C6E937" w14:textId="77777777" w:rsidR="00B0333B" w:rsidRDefault="00B0333B" w:rsidP="00B0333B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</w:p>
    <w:p w14:paraId="19EDC464" w14:textId="77777777" w:rsidR="00B0333B" w:rsidRDefault="00B0333B" w:rsidP="00B0333B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lastRenderedPageBreak/>
        <w:t xml:space="preserve">Bab I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Pustaka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ori</w:t>
      </w:r>
      <w:proofErr w:type="spellEnd"/>
    </w:p>
    <w:p w14:paraId="5193E8E6" w14:textId="77777777" w:rsidR="00B0333B" w:rsidRPr="00AE5F05" w:rsidRDefault="00B0333B" w:rsidP="00B0333B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</w:t>
      </w:r>
    </w:p>
    <w:p w14:paraId="325A9EB7" w14:textId="77777777" w:rsidR="00B0333B" w:rsidRDefault="00B0333B" w:rsidP="00B0333B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I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5987A02E" w14:textId="77777777" w:rsidR="00B0333B" w:rsidRPr="00465DB3" w:rsidRDefault="00B0333B" w:rsidP="00B0333B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  <w:r w:rsidRPr="00465DB3">
        <w:rPr>
          <w:rFonts w:ascii="Times New Roman" w:hAnsi="Times New Roman" w:cs="Times New Roman"/>
          <w:sz w:val="24"/>
          <w:szCs w:val="24"/>
        </w:rPr>
        <w:t>.</w:t>
      </w:r>
    </w:p>
    <w:p w14:paraId="4318EC69" w14:textId="77777777" w:rsidR="00B0333B" w:rsidRDefault="00B0333B" w:rsidP="00B0333B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V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</w:p>
    <w:p w14:paraId="2E3260F8" w14:textId="77777777" w:rsidR="00B0333B" w:rsidRPr="00942B01" w:rsidRDefault="00B0333B" w:rsidP="00B0333B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</w:p>
    <w:p w14:paraId="5DBEE85A" w14:textId="77777777" w:rsidR="00B0333B" w:rsidRDefault="00B0333B" w:rsidP="00B0333B">
      <w:pPr>
        <w:pStyle w:val="ListParagraph"/>
        <w:numPr>
          <w:ilvl w:val="0"/>
          <w:numId w:val="3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V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tode</w:t>
      </w:r>
      <w:proofErr w:type="spellEnd"/>
    </w:p>
    <w:p w14:paraId="7FE4B1DD" w14:textId="77777777" w:rsidR="00B0333B" w:rsidRDefault="00B0333B" w:rsidP="00B0333B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  <w:r w:rsidRPr="00465DB3">
        <w:rPr>
          <w:rFonts w:ascii="Times New Roman" w:hAnsi="Times New Roman" w:cs="Times New Roman"/>
          <w:sz w:val="24"/>
          <w:szCs w:val="24"/>
        </w:rPr>
        <w:t>.</w:t>
      </w:r>
    </w:p>
    <w:p w14:paraId="03885E14" w14:textId="77777777" w:rsidR="00B0333B" w:rsidRPr="000A3B59" w:rsidRDefault="00B0333B" w:rsidP="00733F5C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br w:type="page"/>
      </w:r>
      <w:r w:rsidRPr="000A3B59">
        <w:rPr>
          <w:rFonts w:ascii="Times New Roman" w:hAnsi="Times New Roman" w:cs="Times New Roman"/>
          <w:b/>
          <w:bCs/>
          <w:sz w:val="24"/>
          <w:szCs w:val="28"/>
        </w:rPr>
        <w:lastRenderedPageBreak/>
        <w:t>BAB II</w:t>
      </w:r>
    </w:p>
    <w:p w14:paraId="218DE33C" w14:textId="3DB27216" w:rsidR="00B0333B" w:rsidRPr="000A3B59" w:rsidRDefault="00B0333B" w:rsidP="00733F5C">
      <w:pPr>
        <w:pStyle w:val="Heading1"/>
        <w:spacing w:after="0" w:line="240" w:lineRule="auto"/>
        <w:rPr>
          <w:sz w:val="24"/>
        </w:rPr>
      </w:pPr>
      <w:bookmarkStart w:id="22" w:name="_Toc97380994"/>
      <w:r w:rsidRPr="000A3B59">
        <w:rPr>
          <w:sz w:val="24"/>
        </w:rPr>
        <w:t>TINJAUAN PUSTAKA DAN DASAR TEORI</w:t>
      </w:r>
      <w:bookmarkEnd w:id="22"/>
    </w:p>
    <w:p w14:paraId="01CF977A" w14:textId="3F5B294B" w:rsidR="00BC6BDC" w:rsidRDefault="00BC6BDC" w:rsidP="00BC6BDC"/>
    <w:p w14:paraId="274BE5FC" w14:textId="77777777" w:rsidR="005B310E" w:rsidRPr="00BC6BDC" w:rsidRDefault="005B310E" w:rsidP="00BC6BDC"/>
    <w:p w14:paraId="5B533097" w14:textId="77777777" w:rsidR="00B0333B" w:rsidRDefault="00B0333B" w:rsidP="00733F5C">
      <w:pPr>
        <w:pStyle w:val="Heading2"/>
        <w:numPr>
          <w:ilvl w:val="0"/>
          <w:numId w:val="7"/>
        </w:numPr>
        <w:ind w:left="426" w:hanging="426"/>
      </w:pPr>
      <w:bookmarkStart w:id="23" w:name="_Toc97380995"/>
      <w:proofErr w:type="spellStart"/>
      <w:r>
        <w:t>Tinjauan</w:t>
      </w:r>
      <w:proofErr w:type="spellEnd"/>
      <w:r>
        <w:t xml:space="preserve"> Pustaka</w:t>
      </w:r>
      <w:bookmarkEnd w:id="23"/>
    </w:p>
    <w:p w14:paraId="217BE8C0" w14:textId="6E2AA1C9" w:rsidR="00B0333B" w:rsidRDefault="00B0333B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24" w:name="_Hlk42800016"/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bookmarkStart w:id="25" w:name="_Hlk42800437"/>
      <w:bookmarkEnd w:id="24"/>
    </w:p>
    <w:p w14:paraId="299CC3B3" w14:textId="3B3B2747" w:rsidR="00B0333B" w:rsidRDefault="00B0333B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tuditerdahul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berkaitandeng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stud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>.</w:t>
      </w:r>
    </w:p>
    <w:p w14:paraId="7E0C7B79" w14:textId="27E6E139" w:rsidR="00B0333B" w:rsidRDefault="00B0333B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,</w:t>
      </w:r>
      <w:r w:rsidRPr="00F73AAC"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73AAC">
        <w:rPr>
          <w:rFonts w:ascii="Times New Roman" w:hAnsi="Times New Roman" w:cs="Times New Roman"/>
          <w:sz w:val="24"/>
          <w:szCs w:val="24"/>
        </w:rPr>
        <w:t xml:space="preserve">software) yang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3AAC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F73AAC">
        <w:rPr>
          <w:rFonts w:ascii="Times New Roman" w:hAnsi="Times New Roman" w:cs="Times New Roman"/>
          <w:sz w:val="24"/>
          <w:szCs w:val="24"/>
        </w:rPr>
        <w:t>.</w:t>
      </w:r>
    </w:p>
    <w:p w14:paraId="5E1556D0" w14:textId="05161863" w:rsidR="00E131C0" w:rsidRDefault="00E131C0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ac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sebutk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kala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2 or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kk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15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15A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15AD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A215AD">
        <w:rPr>
          <w:rFonts w:ascii="Times New Roman" w:hAnsi="Times New Roman" w:cs="Times New Roman"/>
          <w:sz w:val="24"/>
          <w:szCs w:val="24"/>
        </w:rPr>
        <w:t xml:space="preserve"> </w:t>
      </w:r>
      <w:r w:rsidRPr="00450FF6">
        <w:rPr>
          <w:rFonts w:ascii="Times New Roman" w:hAnsi="Times New Roman" w:cs="Times New Roman"/>
          <w:i/>
          <w:sz w:val="24"/>
          <w:szCs w:val="24"/>
        </w:rPr>
        <w:t>APA reference style</w:t>
      </w:r>
      <w:r w:rsidRPr="00A215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30364X, 15265463","abstract":"[This paper reviews some recent successes in the use of linear programming methods for the solution of discrete-variable extremum problems. One example of the use of the multistage approach of dynamic programming for this purpose is also discussed.]","author":[{"dropping-particle":"","family":"Dantzig","given":"George B","non-dropping-particle":"","parse-names":false,"suffix":""}],"container-title":"Operations Research","id":"ITEM-1","issue":"2","issued":{"date-parts":[["1957","6"]]},"page":"266-277","publisher":"INFORMS","title":"Discrete-Variable Extremum Problems","type":"article-journal","volume":"5"},"uris":["http://www.mendeley.com/documents/?uuid=c60f3ec6-1a47-45b0-882c-ee46e87d11a9"]}],"mendeley":{"formattedCitation":"(Dantzig, 1957)","plainTextFormattedCitation":"(Dantzig, 1957)","previouslyFormattedCitation":"(Dantzig, 195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50FF6">
        <w:rPr>
          <w:rFonts w:ascii="Times New Roman" w:hAnsi="Times New Roman" w:cs="Times New Roman"/>
          <w:noProof/>
          <w:sz w:val="24"/>
          <w:szCs w:val="24"/>
        </w:rPr>
        <w:t>(Dantzig, 195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Coffman","given":"Ed","non-dropping-particle":"","parse-names":false,"suffix":""},{"dropping-particle":"","family":"Garey","given":"M R","non-dropping-particle":"","parse-names":false,"suffix":""},{"dropping-particle":"","family":"Johnson","given":"David","non-dropping-particle":"","parse-names":false,"suffix":""}],"id":"ITEM-1","issued":{"date-parts":[["1996"]]},"page":"46-93","title":"Approximation Algorithms for NP-Hard Problems","type":"chapter"},"uris":["http://www.mendeley.com/documents/?uuid=4de72497-ca72-4431-b4f5-6fe6ee33a911"]}],"mendeley":{"formattedCitation":"(Coffman, Garey, &amp; Johnson, 1996)","manualFormatting":"(Coffman dkk, 1996)","plainTextFormattedCitation":"(Coffman, Garey, &amp; Johnson, 1996)","previouslyFormattedCitation":"(Coffman, Garey, &amp; Johnson, 199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50FF6">
        <w:rPr>
          <w:rFonts w:ascii="Times New Roman" w:hAnsi="Times New Roman" w:cs="Times New Roman"/>
          <w:noProof/>
          <w:sz w:val="24"/>
          <w:szCs w:val="24"/>
        </w:rPr>
        <w:t>(Coffm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kk</w:t>
      </w:r>
      <w:r w:rsidRPr="00450FF6">
        <w:rPr>
          <w:rFonts w:ascii="Times New Roman" w:hAnsi="Times New Roman" w:cs="Times New Roman"/>
          <w:noProof/>
          <w:sz w:val="24"/>
          <w:szCs w:val="24"/>
        </w:rPr>
        <w:t>, 19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BB24FD4" w14:textId="77777777" w:rsidR="00A31F5D" w:rsidRPr="00A215AD" w:rsidRDefault="00A31F5D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3FE9BBCE" w14:textId="77777777" w:rsidR="00B0333B" w:rsidRDefault="00B0333B" w:rsidP="00733F5C">
      <w:pPr>
        <w:pStyle w:val="Heading2"/>
        <w:numPr>
          <w:ilvl w:val="0"/>
          <w:numId w:val="7"/>
        </w:numPr>
        <w:ind w:left="426" w:hanging="426"/>
      </w:pPr>
      <w:bookmarkStart w:id="26" w:name="_Toc97380996"/>
      <w:bookmarkEnd w:id="25"/>
      <w:r>
        <w:t xml:space="preserve">Dasar </w:t>
      </w:r>
      <w:proofErr w:type="spellStart"/>
      <w:r>
        <w:t>Teori</w:t>
      </w:r>
      <w:bookmarkEnd w:id="26"/>
      <w:proofErr w:type="spellEnd"/>
    </w:p>
    <w:p w14:paraId="04D6A894" w14:textId="120E3840" w:rsidR="00B0333B" w:rsidRDefault="00B0333B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91267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Pr="00E91267">
        <w:rPr>
          <w:rFonts w:ascii="Times New Roman" w:hAnsi="Times New Roman" w:cs="Times New Roman"/>
          <w:sz w:val="24"/>
          <w:szCs w:val="24"/>
        </w:rPr>
        <w:t>.</w:t>
      </w:r>
    </w:p>
    <w:p w14:paraId="3A0DE7F8" w14:textId="5C673F84" w:rsidR="00B0333B" w:rsidRDefault="00B0333B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>.</w:t>
      </w:r>
    </w:p>
    <w:p w14:paraId="4288E365" w14:textId="0C71B9CD" w:rsidR="00B0333B" w:rsidRDefault="00B0333B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>.</w:t>
      </w:r>
    </w:p>
    <w:p w14:paraId="01F1B4BC" w14:textId="77777777" w:rsidR="00A31F5D" w:rsidRPr="00E91267" w:rsidRDefault="00A31F5D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18886C6A" w14:textId="3F8F54B0" w:rsidR="00B0333B" w:rsidRDefault="00B0333B" w:rsidP="00733F5C">
      <w:pPr>
        <w:pStyle w:val="Heading3"/>
        <w:numPr>
          <w:ilvl w:val="0"/>
          <w:numId w:val="8"/>
        </w:numPr>
        <w:spacing w:after="0" w:line="360" w:lineRule="auto"/>
        <w:ind w:left="567" w:hanging="567"/>
      </w:pPr>
      <w:bookmarkStart w:id="27" w:name="_Toc97380997"/>
      <w:r>
        <w:t>Sub-</w:t>
      </w:r>
      <w:r w:rsidR="00841D30">
        <w:t>sub-</w:t>
      </w:r>
      <w:proofErr w:type="spellStart"/>
      <w:r w:rsidR="00841D30">
        <w:t>b</w:t>
      </w:r>
      <w:r>
        <w:t>ab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 w:rsidR="00841D30">
        <w:t>d</w:t>
      </w:r>
      <w:r>
        <w:t>asar</w:t>
      </w:r>
      <w:proofErr w:type="spellEnd"/>
      <w:r>
        <w:t xml:space="preserve"> </w:t>
      </w:r>
      <w:proofErr w:type="spellStart"/>
      <w:r w:rsidR="00841D30">
        <w:t>t</w:t>
      </w:r>
      <w:r>
        <w:t>eori</w:t>
      </w:r>
      <w:bookmarkEnd w:id="27"/>
      <w:proofErr w:type="spellEnd"/>
    </w:p>
    <w:p w14:paraId="44B3E65D" w14:textId="189F04E2" w:rsidR="00B0333B" w:rsidRDefault="00B0333B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15E2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15E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5E2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115E2C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….</w:t>
      </w:r>
    </w:p>
    <w:p w14:paraId="278B0BCC" w14:textId="77777777" w:rsidR="00A31F5D" w:rsidRPr="00115E2C" w:rsidRDefault="00A31F5D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4995F0B" w14:textId="7F5E52D1" w:rsidR="00B0333B" w:rsidRDefault="00B0333B" w:rsidP="00733F5C">
      <w:pPr>
        <w:pStyle w:val="Heading3"/>
        <w:numPr>
          <w:ilvl w:val="0"/>
          <w:numId w:val="8"/>
        </w:numPr>
        <w:spacing w:after="0" w:line="360" w:lineRule="auto"/>
        <w:ind w:left="567" w:hanging="567"/>
      </w:pPr>
      <w:bookmarkStart w:id="28" w:name="_Toc97380998"/>
      <w:r>
        <w:t>Sub-</w:t>
      </w:r>
      <w:proofErr w:type="spellStart"/>
      <w:r w:rsidR="00B8096B">
        <w:t>sub</w:t>
      </w:r>
      <w:r w:rsidR="00841D30">
        <w:t>b</w:t>
      </w:r>
      <w:r>
        <w:t>ab</w:t>
      </w:r>
      <w:proofErr w:type="spellEnd"/>
      <w:r>
        <w:t xml:space="preserve"> </w:t>
      </w:r>
      <w:proofErr w:type="spellStart"/>
      <w:r w:rsidR="00841D30">
        <w:t>l</w:t>
      </w:r>
      <w:r>
        <w:t>ainnya</w:t>
      </w:r>
      <w:bookmarkEnd w:id="28"/>
      <w:proofErr w:type="spellEnd"/>
    </w:p>
    <w:p w14:paraId="4ADFF9FE" w14:textId="6BA6592A" w:rsidR="00B0333B" w:rsidRPr="00115E2C" w:rsidRDefault="00733F5C" w:rsidP="00733F5C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29" w:name="_Hlk25356505"/>
      <w:r>
        <w:rPr>
          <w:rFonts w:ascii="Times New Roman" w:hAnsi="Times New Roman" w:cs="Times New Roman"/>
          <w:sz w:val="24"/>
          <w:szCs w:val="24"/>
        </w:rPr>
        <w:t>I</w:t>
      </w:r>
      <w:r w:rsidR="00B8096B">
        <w:rPr>
          <w:rFonts w:ascii="Times New Roman" w:hAnsi="Times New Roman" w:cs="Times New Roman"/>
          <w:sz w:val="24"/>
          <w:szCs w:val="24"/>
        </w:rPr>
        <w:t xml:space="preserve">si </w:t>
      </w:r>
      <w:proofErr w:type="spellStart"/>
      <w:r w:rsidR="00B8096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8096B">
        <w:rPr>
          <w:rFonts w:ascii="Times New Roman" w:hAnsi="Times New Roman" w:cs="Times New Roman"/>
          <w:sz w:val="24"/>
          <w:szCs w:val="24"/>
        </w:rPr>
        <w:t xml:space="preserve"> sub-</w:t>
      </w:r>
      <w:proofErr w:type="spellStart"/>
      <w:r w:rsidR="00B8096B">
        <w:rPr>
          <w:rFonts w:ascii="Times New Roman" w:hAnsi="Times New Roman" w:cs="Times New Roman"/>
          <w:sz w:val="24"/>
          <w:szCs w:val="24"/>
        </w:rPr>
        <w:t>sub</w:t>
      </w:r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0333B" w:rsidRPr="00115E2C">
        <w:rPr>
          <w:rFonts w:ascii="Times New Roman" w:hAnsi="Times New Roman" w:cs="Times New Roman"/>
          <w:sz w:val="24"/>
          <w:szCs w:val="24"/>
        </w:rPr>
        <w:t xml:space="preserve"> </w:t>
      </w:r>
      <w:bookmarkEnd w:id="29"/>
      <w:r w:rsidR="00B0333B">
        <w:rPr>
          <w:rFonts w:ascii="Times New Roman" w:hAnsi="Times New Roman" w:cs="Times New Roman"/>
          <w:sz w:val="24"/>
          <w:szCs w:val="24"/>
        </w:rPr>
        <w:t>…….</w:t>
      </w:r>
    </w:p>
    <w:p w14:paraId="0D866CAE" w14:textId="77777777" w:rsidR="00B0333B" w:rsidRDefault="00B0333B" w:rsidP="00B0333B">
      <w:r>
        <w:br w:type="page"/>
      </w:r>
    </w:p>
    <w:p w14:paraId="7903F5CC" w14:textId="77777777" w:rsidR="00B0333B" w:rsidRPr="000A3B59" w:rsidRDefault="00B0333B" w:rsidP="007038E0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0A3B59">
        <w:rPr>
          <w:rFonts w:ascii="Times New Roman" w:hAnsi="Times New Roman" w:cs="Times New Roman"/>
          <w:b/>
          <w:bCs/>
          <w:sz w:val="24"/>
          <w:szCs w:val="28"/>
        </w:rPr>
        <w:lastRenderedPageBreak/>
        <w:t>BAB III</w:t>
      </w:r>
    </w:p>
    <w:p w14:paraId="27F981DB" w14:textId="6A264CD8" w:rsidR="00B0333B" w:rsidRPr="000A3B59" w:rsidRDefault="00B0333B" w:rsidP="007038E0">
      <w:pPr>
        <w:pStyle w:val="Heading1"/>
        <w:spacing w:after="0" w:line="240" w:lineRule="auto"/>
        <w:rPr>
          <w:sz w:val="24"/>
        </w:rPr>
      </w:pPr>
      <w:bookmarkStart w:id="30" w:name="_Toc97380999"/>
      <w:r w:rsidRPr="000A3B59">
        <w:rPr>
          <w:sz w:val="24"/>
        </w:rPr>
        <w:t>METODOLOGI PENELITIAN</w:t>
      </w:r>
      <w:bookmarkEnd w:id="30"/>
    </w:p>
    <w:p w14:paraId="5A5EE77D" w14:textId="6568E546" w:rsidR="005B310E" w:rsidRPr="000A3B59" w:rsidRDefault="005B310E" w:rsidP="005B310E">
      <w:pPr>
        <w:rPr>
          <w:sz w:val="20"/>
        </w:rPr>
      </w:pPr>
    </w:p>
    <w:p w14:paraId="04309E3A" w14:textId="77777777" w:rsidR="005B310E" w:rsidRPr="005B310E" w:rsidRDefault="005B310E" w:rsidP="005B310E"/>
    <w:p w14:paraId="29F77405" w14:textId="51963009" w:rsidR="00B0333B" w:rsidRDefault="00B0333B" w:rsidP="007038E0">
      <w:pPr>
        <w:pStyle w:val="Heading2"/>
        <w:numPr>
          <w:ilvl w:val="0"/>
          <w:numId w:val="9"/>
        </w:numPr>
        <w:ind w:left="426" w:hanging="436"/>
      </w:pPr>
      <w:bookmarkStart w:id="31" w:name="_Toc97381000"/>
      <w:r>
        <w:t xml:space="preserve">Alat dan </w:t>
      </w:r>
      <w:proofErr w:type="spellStart"/>
      <w:r w:rsidR="00841D30">
        <w:t>B</w:t>
      </w:r>
      <w:r>
        <w:t>ahan</w:t>
      </w:r>
      <w:bookmarkEnd w:id="31"/>
      <w:proofErr w:type="spellEnd"/>
    </w:p>
    <w:p w14:paraId="152AA5E8" w14:textId="638FA413" w:rsidR="00B0333B" w:rsidRDefault="00B0333B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tug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akhi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</w:t>
      </w:r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aerah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alam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202B70B4" w14:textId="3CF073CA" w:rsidR="00B0333B" w:rsidRDefault="00B0333B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tug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akhi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</w:t>
      </w:r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rencan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iagram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lir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3D8F5E71" w14:textId="2DD6B9D5" w:rsidR="00B0333B" w:rsidRDefault="00B0333B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>, b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rencana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iagram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lir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ancang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encana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/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ancang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16004344" w14:textId="77777777" w:rsidR="006A0DB8" w:rsidRPr="00F62973" w:rsidRDefault="006A0DB8" w:rsidP="006A0DB8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Penomor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rumus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tulis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ngka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rab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terdi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a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bila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pisahk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tanda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-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(garis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ata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) dan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be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jarak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spas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1,5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nta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persama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menyertak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nomo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bab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sepert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contoh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:</w:t>
      </w:r>
    </w:p>
    <w:p w14:paraId="23214F09" w14:textId="77777777" w:rsidR="006A0DB8" w:rsidRPr="00E15B34" w:rsidRDefault="006A0DB8" w:rsidP="006A0DB8">
      <w:pPr>
        <w:spacing w:after="0" w:line="360" w:lineRule="auto"/>
        <w:jc w:val="right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h (ek) =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1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+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+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3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3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(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3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-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1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)</w:t>
      </w:r>
    </w:p>
    <w:p w14:paraId="21A3F07B" w14:textId="77777777" w:rsidR="006A0DB8" w:rsidRPr="00E15B34" w:rsidRDefault="006A0DB8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</w:p>
    <w:p w14:paraId="4026DF9B" w14:textId="77777777" w:rsidR="00B0333B" w:rsidRPr="0054244B" w:rsidRDefault="00B0333B" w:rsidP="007038E0">
      <w:pPr>
        <w:pStyle w:val="ListParagraph"/>
        <w:numPr>
          <w:ilvl w:val="0"/>
          <w:numId w:val="10"/>
        </w:numPr>
        <w:spacing w:after="0" w:line="360" w:lineRule="auto"/>
        <w:ind w:left="426" w:hanging="425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Alat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2E5D0CE2" w14:textId="77777777" w:rsidR="00B0333B" w:rsidRPr="0054244B" w:rsidRDefault="00B0333B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Alat – </w:t>
      </w:r>
      <w:proofErr w:type="spellStart"/>
      <w:r w:rsidRPr="007038E0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.</w:t>
      </w:r>
    </w:p>
    <w:p w14:paraId="42C41032" w14:textId="77777777" w:rsidR="00B0333B" w:rsidRPr="0054244B" w:rsidRDefault="00B0333B" w:rsidP="007038E0">
      <w:pPr>
        <w:pStyle w:val="ListParagraph"/>
        <w:numPr>
          <w:ilvl w:val="0"/>
          <w:numId w:val="10"/>
        </w:numPr>
        <w:spacing w:after="0" w:line="360" w:lineRule="auto"/>
        <w:ind w:left="426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76AE1CB0" w14:textId="52F9F852" w:rsidR="00B0333B" w:rsidRDefault="00B0333B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32" w:name="_Hlk33564718"/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r w:rsidRPr="007038E0">
        <w:rPr>
          <w:rFonts w:ascii="Times New Roman" w:hAnsi="Times New Roman" w:cs="Times New Roman"/>
          <w:color w:val="000000"/>
          <w:sz w:val="24"/>
          <w:szCs w:val="24"/>
          <w:lang w:val="en-ID"/>
        </w:rPr>
        <w:t>yang</w:t>
      </w:r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.</w:t>
      </w:r>
      <w:bookmarkEnd w:id="32"/>
    </w:p>
    <w:p w14:paraId="5AB83C27" w14:textId="77777777" w:rsidR="00A31F5D" w:rsidRDefault="00A31F5D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</w:p>
    <w:p w14:paraId="66A614B7" w14:textId="43A50D1F" w:rsidR="00BB584C" w:rsidRDefault="00BB584C" w:rsidP="007038E0">
      <w:pPr>
        <w:pStyle w:val="Heading2"/>
        <w:numPr>
          <w:ilvl w:val="0"/>
          <w:numId w:val="9"/>
        </w:numPr>
        <w:ind w:left="426" w:hanging="436"/>
      </w:pPr>
      <w:bookmarkStart w:id="33" w:name="_Toc97381001"/>
      <w:proofErr w:type="spellStart"/>
      <w:r>
        <w:t>Penulis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dan Gambar</w:t>
      </w:r>
      <w:bookmarkEnd w:id="33"/>
    </w:p>
    <w:p w14:paraId="0C75A23A" w14:textId="3974E73F" w:rsidR="00BB584C" w:rsidRDefault="00BB584C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.1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.2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7DD3435" w14:textId="77777777" w:rsidR="00BB584C" w:rsidRPr="006149F1" w:rsidRDefault="00BB584C" w:rsidP="00BB584C">
      <w:pPr>
        <w:pStyle w:val="BodyText2"/>
        <w:spacing w:line="240" w:lineRule="auto"/>
        <w:ind w:hanging="11"/>
        <w:jc w:val="center"/>
      </w:pPr>
      <w:r w:rsidRPr="006149F1">
        <w:rPr>
          <w:lang w:val="id-ID"/>
        </w:rPr>
        <w:t xml:space="preserve">Tabel </w:t>
      </w:r>
      <w:r>
        <w:t>3</w:t>
      </w:r>
      <w:r w:rsidRPr="006149F1">
        <w:rPr>
          <w:lang w:val="id-ID"/>
        </w:rPr>
        <w:t>.1</w:t>
      </w:r>
      <w:r>
        <w:t>.</w:t>
      </w:r>
      <w:r w:rsidRPr="006149F1">
        <w:rPr>
          <w:lang w:val="id-ID"/>
        </w:rPr>
        <w:t xml:space="preserve">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penulis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yang </w:t>
      </w:r>
      <w:proofErr w:type="spellStart"/>
      <w:r>
        <w:t>judulnya</w:t>
      </w:r>
      <w:proofErr w:type="spellEnd"/>
      <w:r>
        <w:t xml:space="preserve"> 1 baris</w:t>
      </w:r>
      <w:r w:rsidRPr="006149F1"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1"/>
        <w:gridCol w:w="1310"/>
        <w:gridCol w:w="1276"/>
        <w:gridCol w:w="1927"/>
      </w:tblGrid>
      <w:tr w:rsidR="00BB584C" w:rsidRPr="006149F1" w14:paraId="77259B99" w14:textId="77777777" w:rsidTr="0019416A">
        <w:trPr>
          <w:jc w:val="center"/>
        </w:trPr>
        <w:tc>
          <w:tcPr>
            <w:tcW w:w="1701" w:type="dxa"/>
          </w:tcPr>
          <w:p w14:paraId="1C28A461" w14:textId="77777777" w:rsidR="00BB584C" w:rsidRPr="006149F1" w:rsidRDefault="00BB584C" w:rsidP="0019416A">
            <w:pPr>
              <w:pStyle w:val="BodyText2"/>
              <w:spacing w:line="240" w:lineRule="auto"/>
              <w:ind w:right="-210"/>
              <w:jc w:val="left"/>
            </w:pPr>
            <w:proofErr w:type="spellStart"/>
            <w:r w:rsidRPr="006149F1">
              <w:t>Performansi</w:t>
            </w:r>
            <w:proofErr w:type="spellEnd"/>
            <w:r w:rsidRPr="006149F1">
              <w:t xml:space="preserve"> </w:t>
            </w:r>
            <w:proofErr w:type="spellStart"/>
            <w:r w:rsidRPr="006149F1">
              <w:t>sistem</w:t>
            </w:r>
            <w:proofErr w:type="spellEnd"/>
          </w:p>
        </w:tc>
        <w:tc>
          <w:tcPr>
            <w:tcW w:w="1310" w:type="dxa"/>
          </w:tcPr>
          <w:p w14:paraId="5E36EFE2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 xml:space="preserve">Beban </w:t>
            </w:r>
            <w:proofErr w:type="spellStart"/>
            <w:r w:rsidRPr="006149F1">
              <w:t>nol</w:t>
            </w:r>
            <w:proofErr w:type="spellEnd"/>
            <w:r w:rsidRPr="006149F1">
              <w:t xml:space="preserve"> (dt)</w:t>
            </w:r>
          </w:p>
        </w:tc>
        <w:tc>
          <w:tcPr>
            <w:tcW w:w="1276" w:type="dxa"/>
          </w:tcPr>
          <w:p w14:paraId="7C9D9859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 xml:space="preserve">Beban </w:t>
            </w:r>
            <w:proofErr w:type="spellStart"/>
            <w:r w:rsidRPr="006149F1">
              <w:t>sesaat</w:t>
            </w:r>
            <w:proofErr w:type="spellEnd"/>
          </w:p>
        </w:tc>
        <w:tc>
          <w:tcPr>
            <w:tcW w:w="1927" w:type="dxa"/>
          </w:tcPr>
          <w:p w14:paraId="44EA9A13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A470D9">
              <w:rPr>
                <w:i/>
              </w:rPr>
              <w:t>Set point</w:t>
            </w:r>
            <w:r w:rsidRPr="006149F1">
              <w:t xml:space="preserve"> 3000-1500</w:t>
            </w:r>
          </w:p>
        </w:tc>
      </w:tr>
      <w:tr w:rsidR="00BB584C" w:rsidRPr="006149F1" w14:paraId="74DF8834" w14:textId="77777777" w:rsidTr="0019416A">
        <w:trPr>
          <w:jc w:val="center"/>
        </w:trPr>
        <w:tc>
          <w:tcPr>
            <w:tcW w:w="1701" w:type="dxa"/>
          </w:tcPr>
          <w:p w14:paraId="78CF2E78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proofErr w:type="spellStart"/>
            <w:r w:rsidRPr="00A470D9">
              <w:rPr>
                <w:i/>
              </w:rPr>
              <w:t>Setling</w:t>
            </w:r>
            <w:proofErr w:type="spellEnd"/>
            <w:r w:rsidRPr="00A470D9">
              <w:rPr>
                <w:i/>
              </w:rPr>
              <w:t xml:space="preserve"> time</w:t>
            </w:r>
          </w:p>
        </w:tc>
        <w:tc>
          <w:tcPr>
            <w:tcW w:w="1310" w:type="dxa"/>
          </w:tcPr>
          <w:p w14:paraId="3F36B565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04125</w:t>
            </w:r>
          </w:p>
        </w:tc>
        <w:tc>
          <w:tcPr>
            <w:tcW w:w="1276" w:type="dxa"/>
          </w:tcPr>
          <w:p w14:paraId="30D9AAA6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19975</w:t>
            </w:r>
          </w:p>
        </w:tc>
        <w:tc>
          <w:tcPr>
            <w:tcW w:w="1927" w:type="dxa"/>
          </w:tcPr>
          <w:p w14:paraId="29747CAB" w14:textId="77777777" w:rsidR="00BB584C" w:rsidRPr="006149F1" w:rsidRDefault="00BB584C" w:rsidP="0019416A">
            <w:pPr>
              <w:pStyle w:val="BodyText2"/>
              <w:spacing w:line="240" w:lineRule="auto"/>
              <w:ind w:left="-21" w:right="-231"/>
              <w:jc w:val="center"/>
            </w:pPr>
            <w:r w:rsidRPr="006149F1">
              <w:t>0,015015</w:t>
            </w:r>
          </w:p>
        </w:tc>
      </w:tr>
      <w:tr w:rsidR="00BB584C" w:rsidRPr="006149F1" w14:paraId="35DB78F1" w14:textId="77777777" w:rsidTr="0019416A">
        <w:trPr>
          <w:jc w:val="center"/>
        </w:trPr>
        <w:tc>
          <w:tcPr>
            <w:tcW w:w="1701" w:type="dxa"/>
          </w:tcPr>
          <w:p w14:paraId="3E793C29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Rise time</w:t>
            </w:r>
          </w:p>
        </w:tc>
        <w:tc>
          <w:tcPr>
            <w:tcW w:w="1310" w:type="dxa"/>
          </w:tcPr>
          <w:p w14:paraId="4C05C1BE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03685</w:t>
            </w:r>
          </w:p>
        </w:tc>
        <w:tc>
          <w:tcPr>
            <w:tcW w:w="1276" w:type="dxa"/>
          </w:tcPr>
          <w:p w14:paraId="13E66F7E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19035</w:t>
            </w:r>
          </w:p>
        </w:tc>
        <w:tc>
          <w:tcPr>
            <w:tcW w:w="1927" w:type="dxa"/>
          </w:tcPr>
          <w:p w14:paraId="0A4FE39B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014545</w:t>
            </w:r>
          </w:p>
        </w:tc>
      </w:tr>
      <w:tr w:rsidR="00BB584C" w:rsidRPr="006149F1" w14:paraId="748E2CEB" w14:textId="77777777" w:rsidTr="0019416A">
        <w:trPr>
          <w:jc w:val="center"/>
        </w:trPr>
        <w:tc>
          <w:tcPr>
            <w:tcW w:w="1701" w:type="dxa"/>
          </w:tcPr>
          <w:p w14:paraId="3FBB81E7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Overshoot1</w:t>
            </w:r>
          </w:p>
        </w:tc>
        <w:tc>
          <w:tcPr>
            <w:tcW w:w="1310" w:type="dxa"/>
          </w:tcPr>
          <w:p w14:paraId="17735848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29891</w:t>
            </w:r>
          </w:p>
        </w:tc>
        <w:tc>
          <w:tcPr>
            <w:tcW w:w="1276" w:type="dxa"/>
          </w:tcPr>
          <w:p w14:paraId="3F0E8212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29891</w:t>
            </w:r>
          </w:p>
        </w:tc>
        <w:tc>
          <w:tcPr>
            <w:tcW w:w="1927" w:type="dxa"/>
          </w:tcPr>
          <w:p w14:paraId="2AA0C40F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38368</w:t>
            </w:r>
          </w:p>
        </w:tc>
      </w:tr>
      <w:tr w:rsidR="00BB584C" w:rsidRPr="006149F1" w14:paraId="72355313" w14:textId="77777777" w:rsidTr="0019416A">
        <w:trPr>
          <w:jc w:val="center"/>
        </w:trPr>
        <w:tc>
          <w:tcPr>
            <w:tcW w:w="1701" w:type="dxa"/>
          </w:tcPr>
          <w:p w14:paraId="0D5E196D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Overshoot2</w:t>
            </w:r>
          </w:p>
        </w:tc>
        <w:tc>
          <w:tcPr>
            <w:tcW w:w="1310" w:type="dxa"/>
          </w:tcPr>
          <w:p w14:paraId="6E022D5B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-</w:t>
            </w:r>
          </w:p>
        </w:tc>
        <w:tc>
          <w:tcPr>
            <w:tcW w:w="1276" w:type="dxa"/>
          </w:tcPr>
          <w:p w14:paraId="6492F631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7,909</w:t>
            </w:r>
          </w:p>
        </w:tc>
        <w:tc>
          <w:tcPr>
            <w:tcW w:w="1927" w:type="dxa"/>
          </w:tcPr>
          <w:p w14:paraId="74FB92A2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-</w:t>
            </w:r>
          </w:p>
        </w:tc>
      </w:tr>
      <w:tr w:rsidR="00BB584C" w:rsidRPr="006149F1" w14:paraId="1C8BCCAE" w14:textId="77777777" w:rsidTr="0019416A">
        <w:trPr>
          <w:jc w:val="center"/>
        </w:trPr>
        <w:tc>
          <w:tcPr>
            <w:tcW w:w="1701" w:type="dxa"/>
          </w:tcPr>
          <w:p w14:paraId="02C0F46B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Error</w:t>
            </w:r>
          </w:p>
        </w:tc>
        <w:tc>
          <w:tcPr>
            <w:tcW w:w="1310" w:type="dxa"/>
          </w:tcPr>
          <w:p w14:paraId="3F6D71BB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80575</w:t>
            </w:r>
          </w:p>
        </w:tc>
        <w:tc>
          <w:tcPr>
            <w:tcW w:w="1276" w:type="dxa"/>
          </w:tcPr>
          <w:p w14:paraId="64B0EA00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1,65611</w:t>
            </w:r>
          </w:p>
        </w:tc>
        <w:tc>
          <w:tcPr>
            <w:tcW w:w="1927" w:type="dxa"/>
          </w:tcPr>
          <w:p w14:paraId="720DF563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2,8007</w:t>
            </w:r>
          </w:p>
        </w:tc>
      </w:tr>
      <w:tr w:rsidR="00BB584C" w:rsidRPr="006149F1" w14:paraId="15C3FC49" w14:textId="77777777" w:rsidTr="0019416A">
        <w:trPr>
          <w:jc w:val="center"/>
        </w:trPr>
        <w:tc>
          <w:tcPr>
            <w:tcW w:w="1701" w:type="dxa"/>
          </w:tcPr>
          <w:p w14:paraId="3A37F079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Error Steady  state</w:t>
            </w:r>
          </w:p>
        </w:tc>
        <w:tc>
          <w:tcPr>
            <w:tcW w:w="1310" w:type="dxa"/>
          </w:tcPr>
          <w:p w14:paraId="0F1133D1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2685</w:t>
            </w:r>
          </w:p>
        </w:tc>
        <w:tc>
          <w:tcPr>
            <w:tcW w:w="1276" w:type="dxa"/>
          </w:tcPr>
          <w:p w14:paraId="21FD94F2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55203</w:t>
            </w:r>
          </w:p>
        </w:tc>
        <w:tc>
          <w:tcPr>
            <w:tcW w:w="1927" w:type="dxa"/>
          </w:tcPr>
          <w:p w14:paraId="1847CE59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18672</w:t>
            </w:r>
          </w:p>
        </w:tc>
      </w:tr>
    </w:tbl>
    <w:p w14:paraId="1AB228BB" w14:textId="77777777" w:rsidR="00BB584C" w:rsidRDefault="00BB584C" w:rsidP="00BB584C">
      <w:pPr>
        <w:spacing w:after="0" w:line="360" w:lineRule="auto"/>
        <w:ind w:left="284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3FD147DA" w14:textId="77777777" w:rsidR="00BB584C" w:rsidRPr="006149F1" w:rsidRDefault="00BB584C" w:rsidP="00BB584C">
      <w:pPr>
        <w:pStyle w:val="BodyText2"/>
        <w:spacing w:line="240" w:lineRule="auto"/>
        <w:ind w:hanging="11"/>
        <w:jc w:val="left"/>
      </w:pPr>
      <w:r w:rsidRPr="006149F1">
        <w:rPr>
          <w:lang w:val="id-ID"/>
        </w:rPr>
        <w:lastRenderedPageBreak/>
        <w:t xml:space="preserve">Tabel </w:t>
      </w:r>
      <w:r>
        <w:t>3</w:t>
      </w:r>
      <w:r>
        <w:rPr>
          <w:lang w:val="id-ID"/>
        </w:rPr>
        <w:t>.2</w:t>
      </w:r>
      <w:r>
        <w:t>.</w:t>
      </w:r>
      <w:r w:rsidRPr="006149F1">
        <w:rPr>
          <w:lang w:val="id-ID"/>
        </w:rPr>
        <w:t xml:space="preserve">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penulis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yang </w:t>
      </w:r>
      <w:proofErr w:type="spellStart"/>
      <w:r>
        <w:t>judulny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 baris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di </w:t>
      </w:r>
      <w:proofErr w:type="spellStart"/>
      <w:r>
        <w:t>Fakultas</w:t>
      </w:r>
      <w:proofErr w:type="spellEnd"/>
      <w:r>
        <w:t xml:space="preserve"> Teknik </w:t>
      </w:r>
      <w:proofErr w:type="spellStart"/>
      <w:r>
        <w:t>Unram</w:t>
      </w:r>
      <w:proofErr w:type="spellEnd"/>
      <w:r w:rsidRPr="006149F1"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1"/>
        <w:gridCol w:w="1310"/>
        <w:gridCol w:w="1276"/>
        <w:gridCol w:w="1927"/>
      </w:tblGrid>
      <w:tr w:rsidR="00BB584C" w:rsidRPr="006149F1" w14:paraId="0ED7192C" w14:textId="77777777" w:rsidTr="0019416A">
        <w:trPr>
          <w:jc w:val="center"/>
        </w:trPr>
        <w:tc>
          <w:tcPr>
            <w:tcW w:w="1701" w:type="dxa"/>
          </w:tcPr>
          <w:p w14:paraId="5ABE5FB1" w14:textId="77777777" w:rsidR="00BB584C" w:rsidRPr="006149F1" w:rsidRDefault="00BB584C" w:rsidP="0019416A">
            <w:pPr>
              <w:pStyle w:val="BodyText2"/>
              <w:spacing w:line="240" w:lineRule="auto"/>
              <w:ind w:right="-210"/>
              <w:jc w:val="left"/>
            </w:pPr>
            <w:proofErr w:type="spellStart"/>
            <w:r w:rsidRPr="006149F1">
              <w:t>Performansi</w:t>
            </w:r>
            <w:proofErr w:type="spellEnd"/>
            <w:r w:rsidRPr="006149F1">
              <w:t xml:space="preserve"> </w:t>
            </w:r>
            <w:proofErr w:type="spellStart"/>
            <w:r w:rsidRPr="006149F1">
              <w:t>sistem</w:t>
            </w:r>
            <w:proofErr w:type="spellEnd"/>
          </w:p>
        </w:tc>
        <w:tc>
          <w:tcPr>
            <w:tcW w:w="1310" w:type="dxa"/>
          </w:tcPr>
          <w:p w14:paraId="5469FFE9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 xml:space="preserve">Beban </w:t>
            </w:r>
            <w:proofErr w:type="spellStart"/>
            <w:r w:rsidRPr="006149F1">
              <w:t>nol</w:t>
            </w:r>
            <w:proofErr w:type="spellEnd"/>
            <w:r w:rsidRPr="006149F1">
              <w:t xml:space="preserve"> (dt)</w:t>
            </w:r>
          </w:p>
        </w:tc>
        <w:tc>
          <w:tcPr>
            <w:tcW w:w="1276" w:type="dxa"/>
          </w:tcPr>
          <w:p w14:paraId="018B7C18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 xml:space="preserve">Beban </w:t>
            </w:r>
            <w:proofErr w:type="spellStart"/>
            <w:r w:rsidRPr="006149F1">
              <w:t>sesaat</w:t>
            </w:r>
            <w:proofErr w:type="spellEnd"/>
          </w:p>
        </w:tc>
        <w:tc>
          <w:tcPr>
            <w:tcW w:w="1927" w:type="dxa"/>
          </w:tcPr>
          <w:p w14:paraId="5F244E27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A470D9">
              <w:rPr>
                <w:i/>
              </w:rPr>
              <w:t>Set point</w:t>
            </w:r>
            <w:r w:rsidRPr="006149F1">
              <w:t xml:space="preserve"> 3000-1500</w:t>
            </w:r>
          </w:p>
        </w:tc>
      </w:tr>
      <w:tr w:rsidR="00BB584C" w:rsidRPr="006149F1" w14:paraId="1F8CD1C8" w14:textId="77777777" w:rsidTr="0019416A">
        <w:trPr>
          <w:jc w:val="center"/>
        </w:trPr>
        <w:tc>
          <w:tcPr>
            <w:tcW w:w="1701" w:type="dxa"/>
          </w:tcPr>
          <w:p w14:paraId="6CED543F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proofErr w:type="spellStart"/>
            <w:r w:rsidRPr="00A470D9">
              <w:rPr>
                <w:i/>
              </w:rPr>
              <w:t>Setling</w:t>
            </w:r>
            <w:proofErr w:type="spellEnd"/>
            <w:r w:rsidRPr="00A470D9">
              <w:rPr>
                <w:i/>
              </w:rPr>
              <w:t xml:space="preserve"> time</w:t>
            </w:r>
          </w:p>
        </w:tc>
        <w:tc>
          <w:tcPr>
            <w:tcW w:w="1310" w:type="dxa"/>
          </w:tcPr>
          <w:p w14:paraId="67C5D59E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04125</w:t>
            </w:r>
          </w:p>
        </w:tc>
        <w:tc>
          <w:tcPr>
            <w:tcW w:w="1276" w:type="dxa"/>
          </w:tcPr>
          <w:p w14:paraId="2BA0FB6C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19975</w:t>
            </w:r>
          </w:p>
        </w:tc>
        <w:tc>
          <w:tcPr>
            <w:tcW w:w="1927" w:type="dxa"/>
          </w:tcPr>
          <w:p w14:paraId="59DA1CB9" w14:textId="77777777" w:rsidR="00BB584C" w:rsidRPr="006149F1" w:rsidRDefault="00BB584C" w:rsidP="0019416A">
            <w:pPr>
              <w:pStyle w:val="BodyText2"/>
              <w:spacing w:line="240" w:lineRule="auto"/>
              <w:ind w:left="-21" w:right="-231"/>
              <w:jc w:val="center"/>
            </w:pPr>
            <w:r w:rsidRPr="006149F1">
              <w:t>0,015015</w:t>
            </w:r>
          </w:p>
        </w:tc>
      </w:tr>
      <w:tr w:rsidR="00BB584C" w:rsidRPr="006149F1" w14:paraId="7744437C" w14:textId="77777777" w:rsidTr="0019416A">
        <w:trPr>
          <w:jc w:val="center"/>
        </w:trPr>
        <w:tc>
          <w:tcPr>
            <w:tcW w:w="1701" w:type="dxa"/>
          </w:tcPr>
          <w:p w14:paraId="7858A0B2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Rise time</w:t>
            </w:r>
          </w:p>
        </w:tc>
        <w:tc>
          <w:tcPr>
            <w:tcW w:w="1310" w:type="dxa"/>
          </w:tcPr>
          <w:p w14:paraId="7B19D1F5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03685</w:t>
            </w:r>
          </w:p>
        </w:tc>
        <w:tc>
          <w:tcPr>
            <w:tcW w:w="1276" w:type="dxa"/>
          </w:tcPr>
          <w:p w14:paraId="2898A99A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19035</w:t>
            </w:r>
          </w:p>
        </w:tc>
        <w:tc>
          <w:tcPr>
            <w:tcW w:w="1927" w:type="dxa"/>
          </w:tcPr>
          <w:p w14:paraId="03AF4DB1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014545</w:t>
            </w:r>
          </w:p>
        </w:tc>
      </w:tr>
      <w:tr w:rsidR="00BB584C" w:rsidRPr="006149F1" w14:paraId="7B6BB3A5" w14:textId="77777777" w:rsidTr="0019416A">
        <w:trPr>
          <w:jc w:val="center"/>
        </w:trPr>
        <w:tc>
          <w:tcPr>
            <w:tcW w:w="1701" w:type="dxa"/>
          </w:tcPr>
          <w:p w14:paraId="10DDD121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Overshoot1</w:t>
            </w:r>
          </w:p>
        </w:tc>
        <w:tc>
          <w:tcPr>
            <w:tcW w:w="1310" w:type="dxa"/>
          </w:tcPr>
          <w:p w14:paraId="28AC93D1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29891</w:t>
            </w:r>
          </w:p>
        </w:tc>
        <w:tc>
          <w:tcPr>
            <w:tcW w:w="1276" w:type="dxa"/>
          </w:tcPr>
          <w:p w14:paraId="7FAF6E92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29891</w:t>
            </w:r>
          </w:p>
        </w:tc>
        <w:tc>
          <w:tcPr>
            <w:tcW w:w="1927" w:type="dxa"/>
          </w:tcPr>
          <w:p w14:paraId="0831D958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38368</w:t>
            </w:r>
          </w:p>
        </w:tc>
      </w:tr>
      <w:tr w:rsidR="00BB584C" w:rsidRPr="006149F1" w14:paraId="6653BEFA" w14:textId="77777777" w:rsidTr="0019416A">
        <w:trPr>
          <w:jc w:val="center"/>
        </w:trPr>
        <w:tc>
          <w:tcPr>
            <w:tcW w:w="1701" w:type="dxa"/>
          </w:tcPr>
          <w:p w14:paraId="6DD7C75C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Overshoot2</w:t>
            </w:r>
          </w:p>
        </w:tc>
        <w:tc>
          <w:tcPr>
            <w:tcW w:w="1310" w:type="dxa"/>
          </w:tcPr>
          <w:p w14:paraId="0A080F88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-</w:t>
            </w:r>
          </w:p>
        </w:tc>
        <w:tc>
          <w:tcPr>
            <w:tcW w:w="1276" w:type="dxa"/>
          </w:tcPr>
          <w:p w14:paraId="724898AA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7,909</w:t>
            </w:r>
          </w:p>
        </w:tc>
        <w:tc>
          <w:tcPr>
            <w:tcW w:w="1927" w:type="dxa"/>
          </w:tcPr>
          <w:p w14:paraId="66159DCD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-</w:t>
            </w:r>
          </w:p>
        </w:tc>
      </w:tr>
      <w:tr w:rsidR="00BB584C" w:rsidRPr="006149F1" w14:paraId="7D55E588" w14:textId="77777777" w:rsidTr="0019416A">
        <w:trPr>
          <w:jc w:val="center"/>
        </w:trPr>
        <w:tc>
          <w:tcPr>
            <w:tcW w:w="1701" w:type="dxa"/>
          </w:tcPr>
          <w:p w14:paraId="35D2602D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Error</w:t>
            </w:r>
          </w:p>
        </w:tc>
        <w:tc>
          <w:tcPr>
            <w:tcW w:w="1310" w:type="dxa"/>
          </w:tcPr>
          <w:p w14:paraId="62C072A4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80575</w:t>
            </w:r>
          </w:p>
        </w:tc>
        <w:tc>
          <w:tcPr>
            <w:tcW w:w="1276" w:type="dxa"/>
          </w:tcPr>
          <w:p w14:paraId="0BFAE4AF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1,65611</w:t>
            </w:r>
          </w:p>
        </w:tc>
        <w:tc>
          <w:tcPr>
            <w:tcW w:w="1927" w:type="dxa"/>
          </w:tcPr>
          <w:p w14:paraId="3323BEA7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2,8007</w:t>
            </w:r>
          </w:p>
        </w:tc>
      </w:tr>
      <w:tr w:rsidR="00BB584C" w:rsidRPr="006149F1" w14:paraId="7FA0BDC6" w14:textId="77777777" w:rsidTr="0019416A">
        <w:trPr>
          <w:jc w:val="center"/>
        </w:trPr>
        <w:tc>
          <w:tcPr>
            <w:tcW w:w="1701" w:type="dxa"/>
          </w:tcPr>
          <w:p w14:paraId="63537C94" w14:textId="77777777" w:rsidR="00BB584C" w:rsidRPr="00A470D9" w:rsidRDefault="00BB584C" w:rsidP="0019416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Error Steady  state</w:t>
            </w:r>
          </w:p>
        </w:tc>
        <w:tc>
          <w:tcPr>
            <w:tcW w:w="1310" w:type="dxa"/>
          </w:tcPr>
          <w:p w14:paraId="14DF2272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2685</w:t>
            </w:r>
          </w:p>
        </w:tc>
        <w:tc>
          <w:tcPr>
            <w:tcW w:w="1276" w:type="dxa"/>
          </w:tcPr>
          <w:p w14:paraId="4F391960" w14:textId="77777777" w:rsidR="00BB584C" w:rsidRPr="006149F1" w:rsidRDefault="00BB584C" w:rsidP="0019416A">
            <w:pPr>
              <w:pStyle w:val="BodyText2"/>
              <w:spacing w:line="240" w:lineRule="auto"/>
              <w:jc w:val="center"/>
            </w:pPr>
            <w:r w:rsidRPr="006149F1">
              <w:t>0,055203</w:t>
            </w:r>
          </w:p>
        </w:tc>
        <w:tc>
          <w:tcPr>
            <w:tcW w:w="1927" w:type="dxa"/>
          </w:tcPr>
          <w:p w14:paraId="5C8F46EC" w14:textId="77777777" w:rsidR="00BB584C" w:rsidRPr="006149F1" w:rsidRDefault="00BB584C" w:rsidP="0019416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18672</w:t>
            </w:r>
          </w:p>
        </w:tc>
      </w:tr>
    </w:tbl>
    <w:p w14:paraId="1AD54D38" w14:textId="77777777" w:rsidR="00BB5BCB" w:rsidRDefault="00BB5BCB" w:rsidP="00BB5BCB">
      <w:pPr>
        <w:spacing w:after="0" w:line="360" w:lineRule="auto"/>
        <w:ind w:left="284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7C0C3FD8" w14:textId="5D5B839F" w:rsidR="00BB5BCB" w:rsidRPr="00BB5BCB" w:rsidRDefault="00BB5BCB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BB5BCB">
        <w:rPr>
          <w:rFonts w:ascii="Times New Roman" w:hAnsi="Times New Roman" w:cs="Times New Roman"/>
          <w:sz w:val="24"/>
          <w:szCs w:val="24"/>
        </w:rPr>
        <w:t xml:space="preserve">Gambar </w:t>
      </w:r>
      <w:proofErr w:type="spellStart"/>
      <w:r w:rsidRPr="007038E0">
        <w:rPr>
          <w:rFonts w:ascii="Times New Roman" w:hAnsi="Times New Roman" w:cs="Times New Roman"/>
          <w:color w:val="000000"/>
          <w:sz w:val="24"/>
          <w:szCs w:val="24"/>
          <w:lang w:val="en-ID"/>
        </w:rPr>
        <w:t>ditulis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Arab yang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dipisahk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urut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bersangkut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dipisahk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B5BCB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B5BCB">
        <w:rPr>
          <w:rFonts w:ascii="Times New Roman" w:hAnsi="Times New Roman" w:cs="Times New Roman"/>
          <w:sz w:val="24"/>
          <w:szCs w:val="24"/>
        </w:rPr>
        <w:t>:</w:t>
      </w:r>
    </w:p>
    <w:p w14:paraId="7CFA46EA" w14:textId="77777777" w:rsidR="00BB5BCB" w:rsidRPr="00BB5BCB" w:rsidRDefault="00BB5BCB" w:rsidP="00BB5BCB">
      <w:pPr>
        <w:spacing w:after="0" w:line="240" w:lineRule="auto"/>
        <w:jc w:val="both"/>
        <w:rPr>
          <w:rFonts w:ascii="Times New Roman" w:eastAsia="Times New Roman" w:hAnsi="Times New Roman" w:cs="Times New Roman"/>
          <w:sz w:val="20"/>
          <w:szCs w:val="20"/>
          <w:lang w:val="id-ID"/>
        </w:rPr>
      </w:pPr>
    </w:p>
    <w:p w14:paraId="287F6C2E" w14:textId="2508BDBE" w:rsidR="00BB5BCB" w:rsidRPr="00BB5BCB" w:rsidRDefault="0011773A" w:rsidP="007038E0">
      <w:pPr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5B63E7B5" wp14:editId="22BCE1BF">
            <wp:extent cx="3226003" cy="323855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26823" cy="3239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5ED37" w14:textId="77777777" w:rsidR="00BB5BCB" w:rsidRPr="00BB5BCB" w:rsidRDefault="00BB5BCB" w:rsidP="00BB5BCB">
      <w:pPr>
        <w:widowControl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  <w:lang w:val="sv-SE"/>
        </w:rPr>
      </w:pPr>
      <w:r w:rsidRPr="00BB5BCB">
        <w:rPr>
          <w:rFonts w:ascii="Times New Roman" w:eastAsia="Times New Roman" w:hAnsi="Times New Roman" w:cs="Times New Roman"/>
          <w:sz w:val="20"/>
          <w:szCs w:val="20"/>
          <w:lang w:val="sv-SE"/>
        </w:rPr>
        <w:t>Gambar 3.1. Contoh pemulisan judul gambar yang hanya 1 bari.</w:t>
      </w:r>
    </w:p>
    <w:p w14:paraId="504A1BEA" w14:textId="77777777" w:rsidR="00BB5BCB" w:rsidRPr="00BB5BCB" w:rsidRDefault="00BB5BCB" w:rsidP="00BB5BCB">
      <w:pPr>
        <w:widowControl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  <w:lang w:val="sv-SE"/>
        </w:rPr>
      </w:pPr>
    </w:p>
    <w:p w14:paraId="461DBE0B" w14:textId="77777777" w:rsidR="00BB5BCB" w:rsidRPr="00BB5BCB" w:rsidRDefault="00BB5BCB" w:rsidP="007038E0">
      <w:pPr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BB5BCB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47315464" wp14:editId="4A7F6B8D">
            <wp:extent cx="3797300" cy="1594512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0305" cy="1595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108442" w14:textId="77777777" w:rsidR="00BB5BCB" w:rsidRPr="00BB5BCB" w:rsidRDefault="00BB5BCB" w:rsidP="00BB5BCB">
      <w:pPr>
        <w:widowControl w:val="0"/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sv-SE"/>
        </w:rPr>
      </w:pPr>
      <w:r w:rsidRPr="00BB5BCB">
        <w:rPr>
          <w:rFonts w:ascii="Times New Roman" w:eastAsia="Times New Roman" w:hAnsi="Times New Roman" w:cs="Times New Roman"/>
          <w:sz w:val="20"/>
          <w:szCs w:val="20"/>
          <w:lang w:val="sv-SE"/>
        </w:rPr>
        <w:t>Gambar 3.2. Contoh pemulisan judul gambar yang panjangnya lebih dari satu baris untuk tugas akhir mahasiswa di Fakultas Teknik Unram.</w:t>
      </w:r>
    </w:p>
    <w:p w14:paraId="549D404D" w14:textId="77777777" w:rsidR="00BB584C" w:rsidRDefault="00BB584C" w:rsidP="00BB5BC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A75CDF" w14:textId="1B493AA4" w:rsidR="00B0333B" w:rsidRDefault="00B0333B" w:rsidP="007038E0">
      <w:pPr>
        <w:pStyle w:val="Heading3"/>
        <w:numPr>
          <w:ilvl w:val="0"/>
          <w:numId w:val="9"/>
        </w:numPr>
        <w:ind w:left="426" w:hanging="425"/>
      </w:pPr>
      <w:bookmarkStart w:id="34" w:name="_Toc97381002"/>
      <w:r>
        <w:lastRenderedPageBreak/>
        <w:t xml:space="preserve">Sub-Bab </w:t>
      </w:r>
      <w:r w:rsidR="00841D30">
        <w:t>L</w:t>
      </w:r>
      <w:r>
        <w:t>ain</w:t>
      </w:r>
      <w:bookmarkEnd w:id="34"/>
    </w:p>
    <w:p w14:paraId="34A2BFB0" w14:textId="77777777" w:rsidR="00B0333B" w:rsidRPr="00614EC8" w:rsidRDefault="00B0333B" w:rsidP="007038E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14EC8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subbab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…</w:t>
      </w:r>
    </w:p>
    <w:p w14:paraId="62A09342" w14:textId="77777777" w:rsidR="00B0333B" w:rsidRDefault="00B0333B" w:rsidP="00B0333B">
      <w:r>
        <w:br w:type="page"/>
      </w:r>
    </w:p>
    <w:p w14:paraId="7F6D5F49" w14:textId="77777777" w:rsidR="00627502" w:rsidRPr="000A3B59" w:rsidRDefault="00627502" w:rsidP="005F172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35" w:name="_Hlk42598200"/>
      <w:r w:rsidRPr="000A3B59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V</w:t>
      </w:r>
    </w:p>
    <w:p w14:paraId="21ED8050" w14:textId="37A34F0A" w:rsidR="00627502" w:rsidRPr="000A3B59" w:rsidRDefault="00627502" w:rsidP="005F172B">
      <w:pPr>
        <w:pStyle w:val="Heading1"/>
        <w:spacing w:after="0" w:line="240" w:lineRule="auto"/>
        <w:rPr>
          <w:sz w:val="24"/>
          <w:szCs w:val="24"/>
        </w:rPr>
      </w:pPr>
      <w:bookmarkStart w:id="36" w:name="_Toc97381003"/>
      <w:r w:rsidRPr="000A3B59">
        <w:rPr>
          <w:sz w:val="24"/>
          <w:szCs w:val="24"/>
        </w:rPr>
        <w:t>HASIL DAN PEMBAHASAN</w:t>
      </w:r>
      <w:bookmarkEnd w:id="36"/>
    </w:p>
    <w:p w14:paraId="0F1BF925" w14:textId="03AE4AC7" w:rsidR="005B310E" w:rsidRDefault="005B310E" w:rsidP="005B310E"/>
    <w:p w14:paraId="507770AF" w14:textId="77777777" w:rsidR="005B310E" w:rsidRPr="005B310E" w:rsidRDefault="005B310E" w:rsidP="005B310E"/>
    <w:p w14:paraId="2F605328" w14:textId="0DE24777" w:rsidR="00627502" w:rsidRDefault="00D73E81" w:rsidP="00A26BA3">
      <w:pPr>
        <w:pStyle w:val="Heading2"/>
        <w:numPr>
          <w:ilvl w:val="0"/>
          <w:numId w:val="11"/>
        </w:numPr>
        <w:ind w:left="426" w:hanging="426"/>
      </w:pPr>
      <w:bookmarkStart w:id="37" w:name="_Toc97381004"/>
      <w:proofErr w:type="spellStart"/>
      <w:r>
        <w:t>Laporan</w:t>
      </w:r>
      <w:proofErr w:type="spellEnd"/>
      <w:r>
        <w:t xml:space="preserve"> Hasil </w:t>
      </w:r>
      <w:proofErr w:type="spellStart"/>
      <w:r w:rsidR="00627502">
        <w:t>Tugas</w:t>
      </w:r>
      <w:proofErr w:type="spellEnd"/>
      <w:r w:rsidR="00627502">
        <w:t xml:space="preserve"> Akhir </w:t>
      </w:r>
      <w:proofErr w:type="spellStart"/>
      <w:r w:rsidR="00627502">
        <w:t>Berupa</w:t>
      </w:r>
      <w:proofErr w:type="spellEnd"/>
      <w:r w:rsidR="00627502">
        <w:t xml:space="preserve"> </w:t>
      </w:r>
      <w:proofErr w:type="spellStart"/>
      <w:r w:rsidR="00627502">
        <w:t>Penelitian</w:t>
      </w:r>
      <w:bookmarkEnd w:id="37"/>
      <w:proofErr w:type="spellEnd"/>
    </w:p>
    <w:p w14:paraId="1D62F40F" w14:textId="53255F2A" w:rsidR="00627502" w:rsidRDefault="00627502" w:rsidP="0062750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, flowchart,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dekat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teoritik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2E72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F52E72">
        <w:rPr>
          <w:rFonts w:ascii="Times New Roman" w:hAnsi="Times New Roman" w:cs="Times New Roman"/>
          <w:sz w:val="24"/>
          <w:szCs w:val="24"/>
        </w:rPr>
        <w:t>.</w:t>
      </w:r>
    </w:p>
    <w:p w14:paraId="5BC0A7B9" w14:textId="77777777" w:rsidR="00A31F5D" w:rsidRPr="00F52E72" w:rsidRDefault="00A31F5D" w:rsidP="0062750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7839A4B5" w14:textId="1879D389" w:rsidR="00627502" w:rsidRDefault="00D73E81" w:rsidP="00A26BA3">
      <w:pPr>
        <w:pStyle w:val="Heading2"/>
        <w:numPr>
          <w:ilvl w:val="0"/>
          <w:numId w:val="11"/>
        </w:numPr>
        <w:ind w:left="426" w:hanging="426"/>
      </w:pPr>
      <w:bookmarkStart w:id="38" w:name="_Toc97381005"/>
      <w:proofErr w:type="spellStart"/>
      <w:r>
        <w:t>Laporan</w:t>
      </w:r>
      <w:proofErr w:type="spellEnd"/>
      <w:r>
        <w:t xml:space="preserve"> Hasil </w:t>
      </w:r>
      <w:proofErr w:type="spellStart"/>
      <w:r w:rsidR="00627502">
        <w:t>Tugas</w:t>
      </w:r>
      <w:proofErr w:type="spellEnd"/>
      <w:r w:rsidR="00627502">
        <w:t xml:space="preserve"> Akhir </w:t>
      </w:r>
      <w:proofErr w:type="spellStart"/>
      <w:r w:rsidR="00627502">
        <w:t>Berupa</w:t>
      </w:r>
      <w:proofErr w:type="spellEnd"/>
      <w:r w:rsidR="00627502">
        <w:t xml:space="preserve"> </w:t>
      </w:r>
      <w:proofErr w:type="spellStart"/>
      <w:r w:rsidR="00627502">
        <w:t>Studi</w:t>
      </w:r>
      <w:bookmarkEnd w:id="38"/>
      <w:proofErr w:type="spellEnd"/>
    </w:p>
    <w:p w14:paraId="5670BBF9" w14:textId="4C617B13" w:rsidR="00627502" w:rsidRDefault="00627502" w:rsidP="0062750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flowchart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dekat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eoriti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.</w:t>
      </w:r>
    </w:p>
    <w:p w14:paraId="52BB6543" w14:textId="77777777" w:rsidR="00A31F5D" w:rsidRDefault="00A31F5D" w:rsidP="0062750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3DE821FD" w14:textId="4ECE3C5D" w:rsidR="00627502" w:rsidRDefault="00D73E81" w:rsidP="00A26BA3">
      <w:pPr>
        <w:pStyle w:val="Heading2"/>
        <w:numPr>
          <w:ilvl w:val="0"/>
          <w:numId w:val="11"/>
        </w:numPr>
        <w:ind w:left="426" w:hanging="426"/>
      </w:pPr>
      <w:bookmarkStart w:id="39" w:name="_Toc97381006"/>
      <w:proofErr w:type="spellStart"/>
      <w:r>
        <w:t>Laporan</w:t>
      </w:r>
      <w:proofErr w:type="spellEnd"/>
      <w:r>
        <w:t xml:space="preserve"> Hasil </w:t>
      </w:r>
      <w:proofErr w:type="spellStart"/>
      <w:r w:rsidR="00627502">
        <w:t>Tugas</w:t>
      </w:r>
      <w:proofErr w:type="spellEnd"/>
      <w:r w:rsidR="00627502">
        <w:t xml:space="preserve"> Akhir </w:t>
      </w:r>
      <w:proofErr w:type="spellStart"/>
      <w:r w:rsidR="00627502">
        <w:t>Berupa</w:t>
      </w:r>
      <w:proofErr w:type="spellEnd"/>
      <w:r w:rsidR="00627502">
        <w:t xml:space="preserve"> </w:t>
      </w:r>
      <w:proofErr w:type="spellStart"/>
      <w:r w:rsidR="00627502">
        <w:t>Perancangan</w:t>
      </w:r>
      <w:proofErr w:type="spellEnd"/>
      <w:r w:rsidR="00627502">
        <w:t xml:space="preserve"> dan Pembangunan</w:t>
      </w:r>
      <w:bookmarkEnd w:id="39"/>
    </w:p>
    <w:p w14:paraId="0D6CBB48" w14:textId="77777777" w:rsidR="00627502" w:rsidRPr="00AB602A" w:rsidRDefault="00627502" w:rsidP="0062750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lok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diagram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flowchart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,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dekat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teoritik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B602A">
        <w:rPr>
          <w:rFonts w:ascii="Times New Roman" w:hAnsi="Times New Roman" w:cs="Times New Roman"/>
          <w:sz w:val="24"/>
          <w:szCs w:val="24"/>
        </w:rPr>
        <w:t xml:space="preserve">juga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602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B602A">
        <w:rPr>
          <w:rFonts w:ascii="Times New Roman" w:hAnsi="Times New Roman" w:cs="Times New Roman"/>
          <w:sz w:val="24"/>
          <w:szCs w:val="24"/>
        </w:rPr>
        <w:t>.</w:t>
      </w:r>
    </w:p>
    <w:p w14:paraId="1F5980DD" w14:textId="77777777" w:rsidR="00627502" w:rsidRPr="000A3B59" w:rsidRDefault="00627502" w:rsidP="005F172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AB602A">
        <w:rPr>
          <w:rFonts w:ascii="Times New Roman" w:hAnsi="Times New Roman" w:cs="Times New Roman"/>
          <w:sz w:val="24"/>
          <w:szCs w:val="24"/>
        </w:rPr>
        <w:br w:type="page"/>
      </w:r>
      <w:r w:rsidRPr="000A3B59">
        <w:rPr>
          <w:rFonts w:ascii="Times New Roman" w:hAnsi="Times New Roman" w:cs="Times New Roman"/>
          <w:b/>
          <w:bCs/>
          <w:sz w:val="24"/>
          <w:szCs w:val="28"/>
        </w:rPr>
        <w:lastRenderedPageBreak/>
        <w:t>BAB V</w:t>
      </w:r>
    </w:p>
    <w:p w14:paraId="47B1719B" w14:textId="59ACB8DB" w:rsidR="00627502" w:rsidRPr="000A3B59" w:rsidRDefault="00627502" w:rsidP="005F172B">
      <w:pPr>
        <w:pStyle w:val="Heading1"/>
        <w:spacing w:after="0" w:line="240" w:lineRule="auto"/>
        <w:rPr>
          <w:sz w:val="24"/>
        </w:rPr>
      </w:pPr>
      <w:bookmarkStart w:id="40" w:name="_Toc97381007"/>
      <w:r w:rsidRPr="000A3B59">
        <w:rPr>
          <w:sz w:val="24"/>
        </w:rPr>
        <w:t>KESIMPULAN DAN SARAN</w:t>
      </w:r>
      <w:bookmarkEnd w:id="40"/>
    </w:p>
    <w:p w14:paraId="523C9BF9" w14:textId="0129D4ED" w:rsidR="005B310E" w:rsidRDefault="005B310E" w:rsidP="005B310E"/>
    <w:p w14:paraId="3CDA282B" w14:textId="77777777" w:rsidR="005B310E" w:rsidRPr="005B310E" w:rsidRDefault="005B310E" w:rsidP="005B310E"/>
    <w:p w14:paraId="7D60208B" w14:textId="77777777" w:rsidR="00627502" w:rsidRPr="004D63AA" w:rsidRDefault="00627502" w:rsidP="005F172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D63AA">
        <w:rPr>
          <w:rFonts w:ascii="Times New Roman" w:hAnsi="Times New Roman" w:cs="Times New Roman"/>
          <w:sz w:val="24"/>
          <w:szCs w:val="24"/>
        </w:rPr>
        <w:t xml:space="preserve">Kesimpulan dan saran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terpisah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>.</w:t>
      </w:r>
    </w:p>
    <w:p w14:paraId="6BCD8182" w14:textId="77777777" w:rsidR="00627502" w:rsidRDefault="00627502" w:rsidP="00A26BA3">
      <w:pPr>
        <w:pStyle w:val="Heading2"/>
        <w:numPr>
          <w:ilvl w:val="0"/>
          <w:numId w:val="12"/>
        </w:numPr>
        <w:ind w:left="426" w:hanging="426"/>
      </w:pPr>
      <w:bookmarkStart w:id="41" w:name="_Toc97381008"/>
      <w:r>
        <w:t>Kesimpulan</w:t>
      </w:r>
      <w:bookmarkEnd w:id="41"/>
    </w:p>
    <w:p w14:paraId="45EE52BC" w14:textId="77777777" w:rsidR="00627502" w:rsidRPr="00AA4462" w:rsidRDefault="00627502" w:rsidP="005F172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42" w:name="_Hlk42598066"/>
      <w:proofErr w:type="spellStart"/>
      <w:r w:rsidRPr="00AA446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simpulkan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A446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A4462">
        <w:rPr>
          <w:rFonts w:ascii="Times New Roman" w:hAnsi="Times New Roman" w:cs="Times New Roman"/>
          <w:sz w:val="24"/>
          <w:szCs w:val="24"/>
        </w:rPr>
        <w:t>.</w:t>
      </w:r>
    </w:p>
    <w:p w14:paraId="62E8CF89" w14:textId="3E2B2B41" w:rsidR="00627502" w:rsidRPr="004D63AA" w:rsidRDefault="00627502" w:rsidP="00627502">
      <w:pPr>
        <w:pStyle w:val="ListParagraph"/>
        <w:numPr>
          <w:ilvl w:val="6"/>
          <w:numId w:val="1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D63A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D73E81"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, Kesimpulan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 w:rsidRPr="004D63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63AA">
        <w:rPr>
          <w:rFonts w:ascii="Times New Roman" w:hAnsi="Times New Roman" w:cs="Times New Roman"/>
          <w:sz w:val="24"/>
          <w:szCs w:val="24"/>
        </w:rPr>
        <w:t>hipotesis</w:t>
      </w:r>
      <w:proofErr w:type="spellEnd"/>
    </w:p>
    <w:p w14:paraId="186EA16D" w14:textId="624AED8B" w:rsidR="00627502" w:rsidRPr="00322113" w:rsidRDefault="00627502" w:rsidP="00627502">
      <w:pPr>
        <w:pStyle w:val="ListParagraph"/>
        <w:numPr>
          <w:ilvl w:val="6"/>
          <w:numId w:val="1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21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D73E81"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.</w:t>
      </w:r>
    </w:p>
    <w:p w14:paraId="6733803A" w14:textId="6ACF4DD7" w:rsidR="00627502" w:rsidRDefault="00627502" w:rsidP="00627502">
      <w:pPr>
        <w:pStyle w:val="ListParagraph"/>
        <w:numPr>
          <w:ilvl w:val="6"/>
          <w:numId w:val="1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B0C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D73E81"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>.</w:t>
      </w:r>
    </w:p>
    <w:p w14:paraId="2DEA1729" w14:textId="77777777" w:rsidR="00A31F5D" w:rsidRPr="007B0C98" w:rsidRDefault="00A31F5D" w:rsidP="00A31F5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3DCB22A9" w14:textId="77777777" w:rsidR="00627502" w:rsidRDefault="00627502" w:rsidP="00A26BA3">
      <w:pPr>
        <w:pStyle w:val="Heading2"/>
        <w:numPr>
          <w:ilvl w:val="0"/>
          <w:numId w:val="12"/>
        </w:numPr>
        <w:ind w:left="426" w:hanging="426"/>
      </w:pPr>
      <w:bookmarkStart w:id="43" w:name="_Toc97381009"/>
      <w:bookmarkEnd w:id="42"/>
      <w:r>
        <w:t>Saran</w:t>
      </w:r>
      <w:bookmarkEnd w:id="43"/>
    </w:p>
    <w:p w14:paraId="34FD9552" w14:textId="77777777" w:rsidR="00627502" w:rsidRDefault="00627502" w:rsidP="005F172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1063EF">
        <w:rPr>
          <w:rFonts w:ascii="Times New Roman" w:hAnsi="Times New Roman" w:cs="Times New Roman"/>
          <w:sz w:val="24"/>
          <w:szCs w:val="24"/>
        </w:rPr>
        <w:t xml:space="preserve">Ada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3E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063EF">
        <w:rPr>
          <w:rFonts w:ascii="Times New Roman" w:hAnsi="Times New Roman" w:cs="Times New Roman"/>
          <w:sz w:val="24"/>
          <w:szCs w:val="24"/>
        </w:rPr>
        <w:t>.</w:t>
      </w:r>
    </w:p>
    <w:p w14:paraId="7F564227" w14:textId="641F7CAC" w:rsidR="00627502" w:rsidRDefault="00627502" w:rsidP="00A26BA3">
      <w:pPr>
        <w:pStyle w:val="ListParagraph"/>
        <w:numPr>
          <w:ilvl w:val="0"/>
          <w:numId w:val="13"/>
        </w:numPr>
        <w:spacing w:after="20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967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D73E81"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, Saran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didasar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kenyata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rekomendasi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678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896787">
        <w:rPr>
          <w:rFonts w:ascii="Times New Roman" w:hAnsi="Times New Roman" w:cs="Times New Roman"/>
          <w:sz w:val="24"/>
          <w:szCs w:val="24"/>
        </w:rPr>
        <w:t>.</w:t>
      </w:r>
    </w:p>
    <w:p w14:paraId="2B34CA6E" w14:textId="2F191E22" w:rsidR="00627502" w:rsidRPr="00896787" w:rsidRDefault="00627502" w:rsidP="00A26BA3">
      <w:pPr>
        <w:pStyle w:val="ListParagraph"/>
        <w:numPr>
          <w:ilvl w:val="0"/>
          <w:numId w:val="13"/>
        </w:numPr>
        <w:spacing w:after="20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>, s</w:t>
      </w:r>
      <w:r w:rsidRPr="00322113">
        <w:rPr>
          <w:rFonts w:ascii="Times New Roman" w:hAnsi="Times New Roman" w:cs="Times New Roman"/>
          <w:sz w:val="24"/>
          <w:szCs w:val="24"/>
        </w:rPr>
        <w:t xml:space="preserve">aran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idasar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kenyata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rekomendas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2113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22113">
        <w:rPr>
          <w:rFonts w:ascii="Times New Roman" w:hAnsi="Times New Roman" w:cs="Times New Roman"/>
          <w:sz w:val="24"/>
          <w:szCs w:val="24"/>
        </w:rPr>
        <w:t>.</w:t>
      </w:r>
    </w:p>
    <w:p w14:paraId="2346A5F8" w14:textId="4626CE3D" w:rsidR="00627502" w:rsidRPr="0031687A" w:rsidRDefault="00627502" w:rsidP="00A26BA3">
      <w:pPr>
        <w:pStyle w:val="ListParagraph"/>
        <w:numPr>
          <w:ilvl w:val="0"/>
          <w:numId w:val="13"/>
        </w:numPr>
        <w:spacing w:after="20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B0C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73E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3E8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D73E81"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B0C98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7B0C9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</w:t>
      </w:r>
      <w:r w:rsidRPr="0031687A">
        <w:rPr>
          <w:rFonts w:ascii="Times New Roman" w:hAnsi="Times New Roman" w:cs="Times New Roman"/>
          <w:sz w:val="24"/>
          <w:szCs w:val="24"/>
        </w:rPr>
        <w:t xml:space="preserve">aran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rtimbang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didasari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kenyata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Pr="0031687A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1687A">
        <w:rPr>
          <w:rFonts w:ascii="Times New Roman" w:hAnsi="Times New Roman" w:cs="Times New Roman"/>
          <w:sz w:val="24"/>
          <w:szCs w:val="24"/>
        </w:rPr>
        <w:t>.</w:t>
      </w:r>
    </w:p>
    <w:p w14:paraId="4BE4DF18" w14:textId="77777777" w:rsidR="00372144" w:rsidRPr="001063EF" w:rsidRDefault="00372144" w:rsidP="0037214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bookmarkEnd w:id="35"/>
    <w:p w14:paraId="324C5260" w14:textId="601F4479" w:rsidR="00FF5DB4" w:rsidRPr="00FF5DB4" w:rsidRDefault="00FF5DB4" w:rsidP="00372144">
      <w:pPr>
        <w:widowControl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FF5DB4" w:rsidRPr="00FF5DB4" w:rsidSect="00FB3FE2">
          <w:footerReference w:type="default" r:id="rId12"/>
          <w:pgSz w:w="11906" w:h="16838" w:code="9"/>
          <w:pgMar w:top="1701" w:right="1418" w:bottom="1418" w:left="1985" w:header="709" w:footer="709" w:gutter="0"/>
          <w:pgNumType w:start="1"/>
          <w:cols w:space="708"/>
          <w:docGrid w:linePitch="360"/>
        </w:sectPr>
      </w:pPr>
    </w:p>
    <w:p w14:paraId="2B82090E" w14:textId="7D01FB8D" w:rsidR="00FA7DF6" w:rsidRPr="000A3B59" w:rsidRDefault="00FA7DF6" w:rsidP="00A6397C">
      <w:pPr>
        <w:pStyle w:val="Heading1"/>
        <w:rPr>
          <w:sz w:val="24"/>
        </w:rPr>
      </w:pPr>
      <w:bookmarkStart w:id="44" w:name="_Toc97381010"/>
      <w:r w:rsidRPr="000A3B59">
        <w:rPr>
          <w:sz w:val="24"/>
        </w:rPr>
        <w:lastRenderedPageBreak/>
        <w:t>DAFTAR PUSTAKA</w:t>
      </w:r>
      <w:bookmarkEnd w:id="44"/>
    </w:p>
    <w:p w14:paraId="501C4509" w14:textId="77777777" w:rsidR="005B310E" w:rsidRPr="005B310E" w:rsidRDefault="005B310E" w:rsidP="005B310E"/>
    <w:p w14:paraId="597EE809" w14:textId="77777777" w:rsidR="0027045C" w:rsidRPr="0027045C" w:rsidRDefault="0027045C" w:rsidP="0027045C"/>
    <w:p w14:paraId="563A3DEE" w14:textId="64A039D1" w:rsidR="00E131C0" w:rsidRPr="00E131C0" w:rsidRDefault="005D52D7" w:rsidP="00E131C0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D52D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D52D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D52D7">
        <w:rPr>
          <w:rFonts w:ascii="Times New Roman" w:hAnsi="Times New Roman" w:cs="Times New Roman"/>
          <w:sz w:val="24"/>
          <w:szCs w:val="24"/>
        </w:rPr>
        <w:fldChar w:fldCharType="separate"/>
      </w:r>
      <w:r w:rsidR="00E131C0" w:rsidRPr="00E131C0">
        <w:rPr>
          <w:rFonts w:ascii="Times New Roman" w:hAnsi="Times New Roman" w:cs="Times New Roman"/>
          <w:noProof/>
          <w:sz w:val="24"/>
          <w:szCs w:val="24"/>
        </w:rPr>
        <w:t xml:space="preserve">Coffman, E., Garey, M. R., &amp; Johnson, D. (1996). </w:t>
      </w:r>
      <w:r w:rsidR="00E131C0" w:rsidRPr="00E131C0">
        <w:rPr>
          <w:rFonts w:ascii="Times New Roman" w:hAnsi="Times New Roman" w:cs="Times New Roman"/>
          <w:i/>
          <w:iCs/>
          <w:noProof/>
          <w:sz w:val="24"/>
          <w:szCs w:val="24"/>
        </w:rPr>
        <w:t>Approximation Algorithms for NP-Hard Problems</w:t>
      </w:r>
      <w:r w:rsidR="00E131C0" w:rsidRPr="00E131C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66AA4E" w14:textId="77777777" w:rsidR="00E131C0" w:rsidRPr="00E131C0" w:rsidRDefault="00E131C0" w:rsidP="00E131C0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E131C0">
        <w:rPr>
          <w:rFonts w:ascii="Times New Roman" w:hAnsi="Times New Roman" w:cs="Times New Roman"/>
          <w:noProof/>
          <w:sz w:val="24"/>
          <w:szCs w:val="24"/>
        </w:rPr>
        <w:t xml:space="preserve">Dantzig, G. B. (1957). Discrete-Variable Extremum Problems. </w:t>
      </w:r>
      <w:r w:rsidRPr="00E131C0">
        <w:rPr>
          <w:rFonts w:ascii="Times New Roman" w:hAnsi="Times New Roman" w:cs="Times New Roman"/>
          <w:i/>
          <w:iCs/>
          <w:noProof/>
          <w:sz w:val="24"/>
          <w:szCs w:val="24"/>
        </w:rPr>
        <w:t>Operations Research</w:t>
      </w:r>
      <w:r w:rsidRPr="00E131C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131C0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E131C0">
        <w:rPr>
          <w:rFonts w:ascii="Times New Roman" w:hAnsi="Times New Roman" w:cs="Times New Roman"/>
          <w:noProof/>
          <w:sz w:val="24"/>
          <w:szCs w:val="24"/>
        </w:rPr>
        <w:t>(2), 266–277. Retrieved from http://www.jstor.org/stable/167356</w:t>
      </w:r>
    </w:p>
    <w:p w14:paraId="271DB812" w14:textId="23FD510A" w:rsidR="00627502" w:rsidRDefault="005D52D7" w:rsidP="005B310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D52D7">
        <w:rPr>
          <w:rFonts w:ascii="Times New Roman" w:hAnsi="Times New Roman" w:cs="Times New Roman"/>
          <w:sz w:val="24"/>
          <w:szCs w:val="24"/>
        </w:rPr>
        <w:fldChar w:fldCharType="end"/>
      </w:r>
      <w:r w:rsidR="00627502">
        <w:rPr>
          <w:rFonts w:ascii="Times New Roman" w:hAnsi="Times New Roman" w:cs="Times New Roman"/>
          <w:sz w:val="24"/>
          <w:szCs w:val="24"/>
        </w:rPr>
        <w:br w:type="page"/>
      </w:r>
    </w:p>
    <w:p w14:paraId="26C7B71B" w14:textId="4504F0B0" w:rsidR="00627502" w:rsidRPr="000A3B59" w:rsidRDefault="00627502" w:rsidP="00627502">
      <w:pPr>
        <w:pStyle w:val="Heading1"/>
        <w:rPr>
          <w:sz w:val="24"/>
        </w:rPr>
      </w:pPr>
      <w:bookmarkStart w:id="45" w:name="_Toc97381011"/>
      <w:r w:rsidRPr="000A3B59">
        <w:rPr>
          <w:sz w:val="24"/>
        </w:rPr>
        <w:lastRenderedPageBreak/>
        <w:t>LAMPIRAN</w:t>
      </w:r>
      <w:bookmarkEnd w:id="45"/>
    </w:p>
    <w:p w14:paraId="699277A3" w14:textId="77777777" w:rsidR="005B310E" w:rsidRPr="005B310E" w:rsidRDefault="005B310E" w:rsidP="005B310E"/>
    <w:p w14:paraId="7F9A84D9" w14:textId="5B7CE5EF" w:rsidR="0027045C" w:rsidRPr="00830833" w:rsidRDefault="0027045C" w:rsidP="0027045C">
      <w:pPr>
        <w:spacing w:after="0" w:line="360" w:lineRule="auto"/>
        <w:jc w:val="both"/>
      </w:pPr>
    </w:p>
    <w:sectPr w:rsidR="0027045C" w:rsidRPr="00830833" w:rsidSect="007B2CF6">
      <w:footerReference w:type="default" r:id="rId13"/>
      <w:pgSz w:w="11906" w:h="16838" w:code="9"/>
      <w:pgMar w:top="1701" w:right="1418" w:bottom="1418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89A7DE" w14:textId="77777777" w:rsidR="00D91E61" w:rsidRDefault="00D91E61" w:rsidP="00830833">
      <w:pPr>
        <w:spacing w:after="0" w:line="240" w:lineRule="auto"/>
      </w:pPr>
      <w:r>
        <w:separator/>
      </w:r>
    </w:p>
    <w:p w14:paraId="7FF99A21" w14:textId="77777777" w:rsidR="00D91E61" w:rsidRDefault="00D91E61"/>
  </w:endnote>
  <w:endnote w:type="continuationSeparator" w:id="0">
    <w:p w14:paraId="42229E45" w14:textId="77777777" w:rsidR="00D91E61" w:rsidRDefault="00D91E61" w:rsidP="00830833">
      <w:pPr>
        <w:spacing w:after="0" w:line="240" w:lineRule="auto"/>
      </w:pPr>
      <w:r>
        <w:continuationSeparator/>
      </w:r>
    </w:p>
    <w:p w14:paraId="451E92A2" w14:textId="77777777" w:rsidR="00D91E61" w:rsidRDefault="00D91E6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646236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C4F2EA5" w14:textId="2B4FFEC3" w:rsidR="0019416A" w:rsidRDefault="0019416A">
        <w:pPr>
          <w:pStyle w:val="Footer"/>
          <w:jc w:val="right"/>
        </w:pPr>
        <w:r w:rsidRPr="00A61EA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61EA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61EA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B2CDD">
          <w:rPr>
            <w:rFonts w:ascii="Times New Roman" w:hAnsi="Times New Roman" w:cs="Times New Roman"/>
            <w:noProof/>
            <w:sz w:val="24"/>
            <w:szCs w:val="24"/>
          </w:rPr>
          <w:t>viii</w:t>
        </w:r>
        <w:r w:rsidRPr="00A61EA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F47242E" w14:textId="77777777" w:rsidR="0019416A" w:rsidRDefault="0019416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17293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67A91C" w14:textId="14390E50" w:rsidR="0019416A" w:rsidRDefault="0019416A">
        <w:pPr>
          <w:pStyle w:val="Footer"/>
          <w:jc w:val="right"/>
        </w:pPr>
        <w:r w:rsidRPr="00A61EA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61EA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61EA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B2CDD">
          <w:rPr>
            <w:rFonts w:ascii="Times New Roman" w:hAnsi="Times New Roman" w:cs="Times New Roman"/>
            <w:noProof/>
            <w:sz w:val="24"/>
            <w:szCs w:val="24"/>
          </w:rPr>
          <w:t>10</w:t>
        </w:r>
        <w:r w:rsidRPr="00A61EA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4CF792F" w14:textId="77777777" w:rsidR="0019416A" w:rsidRDefault="0019416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EAE71B" w14:textId="3E932CF2" w:rsidR="0019416A" w:rsidRDefault="0019416A">
    <w:pPr>
      <w:pStyle w:val="Footer"/>
      <w:jc w:val="right"/>
    </w:pPr>
  </w:p>
  <w:p w14:paraId="3DB0B84C" w14:textId="77777777" w:rsidR="0019416A" w:rsidRDefault="0019416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60D8E4" w14:textId="77777777" w:rsidR="00D91E61" w:rsidRDefault="00D91E61" w:rsidP="00830833">
      <w:pPr>
        <w:spacing w:after="0" w:line="240" w:lineRule="auto"/>
      </w:pPr>
      <w:r>
        <w:separator/>
      </w:r>
    </w:p>
    <w:p w14:paraId="6B6D776B" w14:textId="77777777" w:rsidR="00D91E61" w:rsidRDefault="00D91E61"/>
  </w:footnote>
  <w:footnote w:type="continuationSeparator" w:id="0">
    <w:p w14:paraId="3729B9CA" w14:textId="77777777" w:rsidR="00D91E61" w:rsidRDefault="00D91E61" w:rsidP="00830833">
      <w:pPr>
        <w:spacing w:after="0" w:line="240" w:lineRule="auto"/>
      </w:pPr>
      <w:r>
        <w:continuationSeparator/>
      </w:r>
    </w:p>
    <w:p w14:paraId="56C954BF" w14:textId="77777777" w:rsidR="00D91E61" w:rsidRDefault="00D91E61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754B33"/>
    <w:multiLevelType w:val="hybridMultilevel"/>
    <w:tmpl w:val="CB0E6F98"/>
    <w:lvl w:ilvl="0" w:tplc="4420E0D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9E0ED2"/>
    <w:multiLevelType w:val="hybridMultilevel"/>
    <w:tmpl w:val="3C5E4AE6"/>
    <w:lvl w:ilvl="0" w:tplc="BD54EA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724E9D"/>
    <w:multiLevelType w:val="hybridMultilevel"/>
    <w:tmpl w:val="D29651F8"/>
    <w:lvl w:ilvl="0" w:tplc="78A8244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9344C5"/>
    <w:multiLevelType w:val="hybridMultilevel"/>
    <w:tmpl w:val="85A0C606"/>
    <w:lvl w:ilvl="0" w:tplc="0E8ED6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A7A64DA"/>
    <w:multiLevelType w:val="multilevel"/>
    <w:tmpl w:val="B2863FCC"/>
    <w:lvl w:ilvl="0">
      <w:start w:val="1"/>
      <w:numFmt w:val="upperRoman"/>
      <w:lvlText w:val="BAB %1"/>
      <w:lvlJc w:val="center"/>
      <w:pPr>
        <w:ind w:left="0" w:firstLine="288"/>
      </w:pPr>
      <w:rPr>
        <w:rFonts w:ascii="Times New Roman" w:hAnsi="Times New Roman" w:hint="default"/>
        <w:b/>
        <w:i w:val="0"/>
        <w:sz w:val="28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1E83387F"/>
    <w:multiLevelType w:val="hybridMultilevel"/>
    <w:tmpl w:val="B1FCB348"/>
    <w:lvl w:ilvl="0" w:tplc="2994583A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468F4"/>
    <w:multiLevelType w:val="hybridMultilevel"/>
    <w:tmpl w:val="6F406A2E"/>
    <w:lvl w:ilvl="0" w:tplc="88165A32">
      <w:start w:val="1"/>
      <w:numFmt w:val="decimal"/>
      <w:lvlText w:val="3.%1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C7041F7"/>
    <w:multiLevelType w:val="hybridMultilevel"/>
    <w:tmpl w:val="BA3865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FC11F53"/>
    <w:multiLevelType w:val="hybridMultilevel"/>
    <w:tmpl w:val="1AD819C8"/>
    <w:lvl w:ilvl="0" w:tplc="6C881D1A">
      <w:start w:val="1"/>
      <w:numFmt w:val="decimal"/>
      <w:lvlText w:val="4.%1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7A6686A"/>
    <w:multiLevelType w:val="hybridMultilevel"/>
    <w:tmpl w:val="1EB2189A"/>
    <w:lvl w:ilvl="0" w:tplc="08FE4FF6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48D84541"/>
    <w:multiLevelType w:val="hybridMultilevel"/>
    <w:tmpl w:val="8C1ECB12"/>
    <w:lvl w:ilvl="0" w:tplc="6C22CEA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3F77B20"/>
    <w:multiLevelType w:val="multilevel"/>
    <w:tmpl w:val="737CDE86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  <w:rPr>
        <w:rFonts w:hint="default"/>
      </w:rPr>
    </w:lvl>
    <w:lvl w:ilvl="2">
      <w:start w:val="1"/>
      <w:numFmt w:val="decimal"/>
      <w:lvlText w:val="%3)"/>
      <w:lvlJc w:val="right"/>
      <w:pPr>
        <w:ind w:left="2367" w:hanging="180"/>
      </w:pPr>
      <w:rPr>
        <w:rFonts w:hint="default"/>
      </w:rPr>
    </w:lvl>
    <w:lvl w:ilvl="3">
      <w:start w:val="1"/>
      <w:numFmt w:val="lowerLetter"/>
      <w:lvlText w:val="%4)"/>
      <w:lvlJc w:val="right"/>
      <w:pPr>
        <w:ind w:left="308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0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52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24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96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687" w:hanging="180"/>
      </w:pPr>
      <w:rPr>
        <w:rFonts w:hint="default"/>
      </w:rPr>
    </w:lvl>
  </w:abstractNum>
  <w:abstractNum w:abstractNumId="12" w15:restartNumberingAfterBreak="0">
    <w:nsid w:val="55F86292"/>
    <w:multiLevelType w:val="hybridMultilevel"/>
    <w:tmpl w:val="5DC011FE"/>
    <w:lvl w:ilvl="0" w:tplc="96BC20D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AC7528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C433459"/>
    <w:multiLevelType w:val="hybridMultilevel"/>
    <w:tmpl w:val="5DC011FE"/>
    <w:lvl w:ilvl="0" w:tplc="96BC20D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C1C48DD"/>
    <w:multiLevelType w:val="multilevel"/>
    <w:tmpl w:val="68424DDE"/>
    <w:lvl w:ilvl="0">
      <w:start w:val="1"/>
      <w:numFmt w:val="decimal"/>
      <w:lvlText w:val="2.2.%1"/>
      <w:lvlJc w:val="left"/>
      <w:pPr>
        <w:ind w:left="170" w:firstLine="17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77096DF7"/>
    <w:multiLevelType w:val="hybridMultilevel"/>
    <w:tmpl w:val="EF565B20"/>
    <w:lvl w:ilvl="0" w:tplc="2156282E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0"/>
  </w:num>
  <w:num w:numId="3">
    <w:abstractNumId w:val="0"/>
  </w:num>
  <w:num w:numId="4">
    <w:abstractNumId w:val="14"/>
  </w:num>
  <w:num w:numId="5">
    <w:abstractNumId w:val="2"/>
  </w:num>
  <w:num w:numId="6">
    <w:abstractNumId w:val="3"/>
  </w:num>
  <w:num w:numId="7">
    <w:abstractNumId w:val="5"/>
  </w:num>
  <w:num w:numId="8">
    <w:abstractNumId w:val="15"/>
  </w:num>
  <w:num w:numId="9">
    <w:abstractNumId w:val="6"/>
  </w:num>
  <w:num w:numId="10">
    <w:abstractNumId w:val="1"/>
  </w:num>
  <w:num w:numId="11">
    <w:abstractNumId w:val="8"/>
  </w:num>
  <w:num w:numId="12">
    <w:abstractNumId w:val="16"/>
  </w:num>
  <w:num w:numId="13">
    <w:abstractNumId w:val="7"/>
  </w:num>
  <w:num w:numId="14">
    <w:abstractNumId w:val="9"/>
  </w:num>
  <w:num w:numId="15">
    <w:abstractNumId w:val="12"/>
  </w:num>
  <w:num w:numId="16">
    <w:abstractNumId w:val="13"/>
  </w:num>
  <w:num w:numId="17">
    <w:abstractNumId w:val="11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30833"/>
    <w:rsid w:val="00001CC2"/>
    <w:rsid w:val="00005F9F"/>
    <w:rsid w:val="000315AF"/>
    <w:rsid w:val="00040441"/>
    <w:rsid w:val="00040CB7"/>
    <w:rsid w:val="00044032"/>
    <w:rsid w:val="00044D6E"/>
    <w:rsid w:val="00047BD1"/>
    <w:rsid w:val="000537F6"/>
    <w:rsid w:val="00056759"/>
    <w:rsid w:val="00057F02"/>
    <w:rsid w:val="0006799A"/>
    <w:rsid w:val="0008096B"/>
    <w:rsid w:val="00082406"/>
    <w:rsid w:val="00082900"/>
    <w:rsid w:val="000A1D51"/>
    <w:rsid w:val="000A3B59"/>
    <w:rsid w:val="000D3DD7"/>
    <w:rsid w:val="000D44FC"/>
    <w:rsid w:val="000D4CA5"/>
    <w:rsid w:val="000E52A0"/>
    <w:rsid w:val="000F1787"/>
    <w:rsid w:val="000F3E1C"/>
    <w:rsid w:val="001063EF"/>
    <w:rsid w:val="00107531"/>
    <w:rsid w:val="001114B0"/>
    <w:rsid w:val="001138A8"/>
    <w:rsid w:val="00115E2C"/>
    <w:rsid w:val="001175BB"/>
    <w:rsid w:val="0011773A"/>
    <w:rsid w:val="00122B6D"/>
    <w:rsid w:val="0013617C"/>
    <w:rsid w:val="00136CB3"/>
    <w:rsid w:val="00143F95"/>
    <w:rsid w:val="001530B6"/>
    <w:rsid w:val="00167264"/>
    <w:rsid w:val="0018547D"/>
    <w:rsid w:val="0019416A"/>
    <w:rsid w:val="001970E3"/>
    <w:rsid w:val="00197408"/>
    <w:rsid w:val="001A48A5"/>
    <w:rsid w:val="001A577A"/>
    <w:rsid w:val="001D160F"/>
    <w:rsid w:val="001F0CA4"/>
    <w:rsid w:val="001F2EC1"/>
    <w:rsid w:val="001F6416"/>
    <w:rsid w:val="002022B0"/>
    <w:rsid w:val="0020348E"/>
    <w:rsid w:val="0020425C"/>
    <w:rsid w:val="002129D4"/>
    <w:rsid w:val="0022309B"/>
    <w:rsid w:val="00231512"/>
    <w:rsid w:val="002343F3"/>
    <w:rsid w:val="00235A62"/>
    <w:rsid w:val="002508C2"/>
    <w:rsid w:val="00252FC8"/>
    <w:rsid w:val="00255454"/>
    <w:rsid w:val="002604FA"/>
    <w:rsid w:val="002634D6"/>
    <w:rsid w:val="002655D3"/>
    <w:rsid w:val="0027045C"/>
    <w:rsid w:val="00274833"/>
    <w:rsid w:val="0028195F"/>
    <w:rsid w:val="00286FA1"/>
    <w:rsid w:val="00287342"/>
    <w:rsid w:val="0029071F"/>
    <w:rsid w:val="002A4E74"/>
    <w:rsid w:val="002A7715"/>
    <w:rsid w:val="002B174A"/>
    <w:rsid w:val="002B679E"/>
    <w:rsid w:val="002C14F5"/>
    <w:rsid w:val="002D10D6"/>
    <w:rsid w:val="002D14B4"/>
    <w:rsid w:val="002E7852"/>
    <w:rsid w:val="002F4793"/>
    <w:rsid w:val="00307684"/>
    <w:rsid w:val="003120AD"/>
    <w:rsid w:val="00314B9C"/>
    <w:rsid w:val="00314F18"/>
    <w:rsid w:val="00315CA8"/>
    <w:rsid w:val="0032011A"/>
    <w:rsid w:val="003236E3"/>
    <w:rsid w:val="00323EE8"/>
    <w:rsid w:val="0032785A"/>
    <w:rsid w:val="00331DAD"/>
    <w:rsid w:val="0035588F"/>
    <w:rsid w:val="00372144"/>
    <w:rsid w:val="00372AC6"/>
    <w:rsid w:val="00376AE7"/>
    <w:rsid w:val="0038163D"/>
    <w:rsid w:val="00391B97"/>
    <w:rsid w:val="00394A50"/>
    <w:rsid w:val="00395265"/>
    <w:rsid w:val="003972D3"/>
    <w:rsid w:val="00397706"/>
    <w:rsid w:val="003A6726"/>
    <w:rsid w:val="003B1185"/>
    <w:rsid w:val="003C618D"/>
    <w:rsid w:val="003D577D"/>
    <w:rsid w:val="003E1C12"/>
    <w:rsid w:val="003E4C8D"/>
    <w:rsid w:val="003E4D22"/>
    <w:rsid w:val="003E72B0"/>
    <w:rsid w:val="003F3528"/>
    <w:rsid w:val="00400286"/>
    <w:rsid w:val="00407AA5"/>
    <w:rsid w:val="00410338"/>
    <w:rsid w:val="0041276A"/>
    <w:rsid w:val="00414182"/>
    <w:rsid w:val="00414981"/>
    <w:rsid w:val="0041566C"/>
    <w:rsid w:val="00416B81"/>
    <w:rsid w:val="00417B75"/>
    <w:rsid w:val="00422794"/>
    <w:rsid w:val="004332EE"/>
    <w:rsid w:val="00437653"/>
    <w:rsid w:val="00437983"/>
    <w:rsid w:val="00441833"/>
    <w:rsid w:val="00446EBD"/>
    <w:rsid w:val="00451720"/>
    <w:rsid w:val="00455E7B"/>
    <w:rsid w:val="00463B03"/>
    <w:rsid w:val="004906E6"/>
    <w:rsid w:val="0049291C"/>
    <w:rsid w:val="00497445"/>
    <w:rsid w:val="0049765D"/>
    <w:rsid w:val="004A202D"/>
    <w:rsid w:val="004A2206"/>
    <w:rsid w:val="004A322A"/>
    <w:rsid w:val="004A6BDB"/>
    <w:rsid w:val="004B042F"/>
    <w:rsid w:val="004B1838"/>
    <w:rsid w:val="004B3AE7"/>
    <w:rsid w:val="004B4B0B"/>
    <w:rsid w:val="004C4716"/>
    <w:rsid w:val="004C49DB"/>
    <w:rsid w:val="004C552D"/>
    <w:rsid w:val="004C593A"/>
    <w:rsid w:val="004D1528"/>
    <w:rsid w:val="004D451D"/>
    <w:rsid w:val="004E418F"/>
    <w:rsid w:val="004E4904"/>
    <w:rsid w:val="004E73E6"/>
    <w:rsid w:val="004F2375"/>
    <w:rsid w:val="004F3170"/>
    <w:rsid w:val="005005F4"/>
    <w:rsid w:val="00511BD9"/>
    <w:rsid w:val="00515235"/>
    <w:rsid w:val="00521E76"/>
    <w:rsid w:val="005238CA"/>
    <w:rsid w:val="00533657"/>
    <w:rsid w:val="005358C9"/>
    <w:rsid w:val="005414E1"/>
    <w:rsid w:val="00547553"/>
    <w:rsid w:val="00555BBB"/>
    <w:rsid w:val="0055768A"/>
    <w:rsid w:val="00561B46"/>
    <w:rsid w:val="00563505"/>
    <w:rsid w:val="00571217"/>
    <w:rsid w:val="0058021E"/>
    <w:rsid w:val="005844B0"/>
    <w:rsid w:val="00584549"/>
    <w:rsid w:val="00585EFB"/>
    <w:rsid w:val="00590F71"/>
    <w:rsid w:val="00592B67"/>
    <w:rsid w:val="005A033A"/>
    <w:rsid w:val="005A17D5"/>
    <w:rsid w:val="005A454B"/>
    <w:rsid w:val="005B14C1"/>
    <w:rsid w:val="005B16C5"/>
    <w:rsid w:val="005B2CDD"/>
    <w:rsid w:val="005B310E"/>
    <w:rsid w:val="005B3F3F"/>
    <w:rsid w:val="005B4019"/>
    <w:rsid w:val="005B7D89"/>
    <w:rsid w:val="005C6B70"/>
    <w:rsid w:val="005D1A02"/>
    <w:rsid w:val="005D52B4"/>
    <w:rsid w:val="005D52D7"/>
    <w:rsid w:val="005E4429"/>
    <w:rsid w:val="005F172B"/>
    <w:rsid w:val="005F41FC"/>
    <w:rsid w:val="00614EC8"/>
    <w:rsid w:val="006178F1"/>
    <w:rsid w:val="00617D5F"/>
    <w:rsid w:val="00621053"/>
    <w:rsid w:val="00621F79"/>
    <w:rsid w:val="00624D3E"/>
    <w:rsid w:val="00625B1A"/>
    <w:rsid w:val="00625C7F"/>
    <w:rsid w:val="006266FD"/>
    <w:rsid w:val="00627502"/>
    <w:rsid w:val="00627E63"/>
    <w:rsid w:val="006327CD"/>
    <w:rsid w:val="00636620"/>
    <w:rsid w:val="00644FA7"/>
    <w:rsid w:val="006467C9"/>
    <w:rsid w:val="006820E0"/>
    <w:rsid w:val="006901D6"/>
    <w:rsid w:val="0069156D"/>
    <w:rsid w:val="00692353"/>
    <w:rsid w:val="00694BA3"/>
    <w:rsid w:val="00697698"/>
    <w:rsid w:val="006A0DB8"/>
    <w:rsid w:val="006B6A50"/>
    <w:rsid w:val="006C1BC9"/>
    <w:rsid w:val="006C22EB"/>
    <w:rsid w:val="006C68DB"/>
    <w:rsid w:val="006D0B5A"/>
    <w:rsid w:val="006D4E2F"/>
    <w:rsid w:val="006D505A"/>
    <w:rsid w:val="006D68DF"/>
    <w:rsid w:val="006E1E99"/>
    <w:rsid w:val="006F1E73"/>
    <w:rsid w:val="006F5B22"/>
    <w:rsid w:val="006F744D"/>
    <w:rsid w:val="007038E0"/>
    <w:rsid w:val="00704148"/>
    <w:rsid w:val="00706A59"/>
    <w:rsid w:val="007116E0"/>
    <w:rsid w:val="00713473"/>
    <w:rsid w:val="00714FFD"/>
    <w:rsid w:val="00717C44"/>
    <w:rsid w:val="00720240"/>
    <w:rsid w:val="0072452A"/>
    <w:rsid w:val="0072524A"/>
    <w:rsid w:val="00726E22"/>
    <w:rsid w:val="00733F5C"/>
    <w:rsid w:val="00736D8D"/>
    <w:rsid w:val="00741AF4"/>
    <w:rsid w:val="00743F41"/>
    <w:rsid w:val="007479D5"/>
    <w:rsid w:val="0075129D"/>
    <w:rsid w:val="00756E10"/>
    <w:rsid w:val="007608A6"/>
    <w:rsid w:val="00763088"/>
    <w:rsid w:val="0076427B"/>
    <w:rsid w:val="00776C0E"/>
    <w:rsid w:val="007773ED"/>
    <w:rsid w:val="00785F1D"/>
    <w:rsid w:val="00787A1F"/>
    <w:rsid w:val="00787B01"/>
    <w:rsid w:val="00790E9B"/>
    <w:rsid w:val="0079667A"/>
    <w:rsid w:val="007A0C93"/>
    <w:rsid w:val="007A3164"/>
    <w:rsid w:val="007B0860"/>
    <w:rsid w:val="007B2CF6"/>
    <w:rsid w:val="007B47D0"/>
    <w:rsid w:val="007B7276"/>
    <w:rsid w:val="007C32AB"/>
    <w:rsid w:val="007C4B15"/>
    <w:rsid w:val="007D1AD2"/>
    <w:rsid w:val="007D1D53"/>
    <w:rsid w:val="007D6BE9"/>
    <w:rsid w:val="007D7F69"/>
    <w:rsid w:val="007E664D"/>
    <w:rsid w:val="007F1280"/>
    <w:rsid w:val="00810540"/>
    <w:rsid w:val="00810B12"/>
    <w:rsid w:val="0081560D"/>
    <w:rsid w:val="00821C6D"/>
    <w:rsid w:val="00822947"/>
    <w:rsid w:val="00827140"/>
    <w:rsid w:val="00830833"/>
    <w:rsid w:val="008312CB"/>
    <w:rsid w:val="00841D30"/>
    <w:rsid w:val="0084526D"/>
    <w:rsid w:val="008538F5"/>
    <w:rsid w:val="00856BB1"/>
    <w:rsid w:val="00856D6B"/>
    <w:rsid w:val="00871EF6"/>
    <w:rsid w:val="00873A28"/>
    <w:rsid w:val="008763C8"/>
    <w:rsid w:val="00876DED"/>
    <w:rsid w:val="00880E2E"/>
    <w:rsid w:val="00883CB3"/>
    <w:rsid w:val="00892134"/>
    <w:rsid w:val="008970C8"/>
    <w:rsid w:val="00897A4F"/>
    <w:rsid w:val="008A0D16"/>
    <w:rsid w:val="008A1587"/>
    <w:rsid w:val="008A5F6A"/>
    <w:rsid w:val="008B16A2"/>
    <w:rsid w:val="008B77F5"/>
    <w:rsid w:val="008D3718"/>
    <w:rsid w:val="008E0830"/>
    <w:rsid w:val="008E14FE"/>
    <w:rsid w:val="008E6D0A"/>
    <w:rsid w:val="008F47A3"/>
    <w:rsid w:val="008F7BA1"/>
    <w:rsid w:val="00907CE6"/>
    <w:rsid w:val="0091265E"/>
    <w:rsid w:val="00916551"/>
    <w:rsid w:val="0092642B"/>
    <w:rsid w:val="00937FE5"/>
    <w:rsid w:val="009404F8"/>
    <w:rsid w:val="00941989"/>
    <w:rsid w:val="009573BD"/>
    <w:rsid w:val="00967843"/>
    <w:rsid w:val="00972D2A"/>
    <w:rsid w:val="00972E26"/>
    <w:rsid w:val="0097511E"/>
    <w:rsid w:val="00977181"/>
    <w:rsid w:val="009774C2"/>
    <w:rsid w:val="00994591"/>
    <w:rsid w:val="0099632E"/>
    <w:rsid w:val="009A55D5"/>
    <w:rsid w:val="009B32C0"/>
    <w:rsid w:val="009B4911"/>
    <w:rsid w:val="009C12EC"/>
    <w:rsid w:val="009E04BC"/>
    <w:rsid w:val="00A0500E"/>
    <w:rsid w:val="00A05567"/>
    <w:rsid w:val="00A06284"/>
    <w:rsid w:val="00A20FF1"/>
    <w:rsid w:val="00A219D1"/>
    <w:rsid w:val="00A220E2"/>
    <w:rsid w:val="00A23D6F"/>
    <w:rsid w:val="00A24FFC"/>
    <w:rsid w:val="00A26BA3"/>
    <w:rsid w:val="00A31F5D"/>
    <w:rsid w:val="00A32A49"/>
    <w:rsid w:val="00A37602"/>
    <w:rsid w:val="00A37D9A"/>
    <w:rsid w:val="00A41497"/>
    <w:rsid w:val="00A44BAB"/>
    <w:rsid w:val="00A50F4F"/>
    <w:rsid w:val="00A52B1A"/>
    <w:rsid w:val="00A56FEE"/>
    <w:rsid w:val="00A611F2"/>
    <w:rsid w:val="00A61EAE"/>
    <w:rsid w:val="00A625F0"/>
    <w:rsid w:val="00A6397C"/>
    <w:rsid w:val="00A6454B"/>
    <w:rsid w:val="00A6599F"/>
    <w:rsid w:val="00A6710B"/>
    <w:rsid w:val="00A85DCA"/>
    <w:rsid w:val="00AA4462"/>
    <w:rsid w:val="00AA71C2"/>
    <w:rsid w:val="00AB0A93"/>
    <w:rsid w:val="00AB15FE"/>
    <w:rsid w:val="00AC6001"/>
    <w:rsid w:val="00AC7716"/>
    <w:rsid w:val="00AD7358"/>
    <w:rsid w:val="00AE59B9"/>
    <w:rsid w:val="00AE72F9"/>
    <w:rsid w:val="00AF0916"/>
    <w:rsid w:val="00AF40C6"/>
    <w:rsid w:val="00B0333B"/>
    <w:rsid w:val="00B153CF"/>
    <w:rsid w:val="00B1554B"/>
    <w:rsid w:val="00B17EBD"/>
    <w:rsid w:val="00B22952"/>
    <w:rsid w:val="00B33886"/>
    <w:rsid w:val="00B35DE6"/>
    <w:rsid w:val="00B4267A"/>
    <w:rsid w:val="00B44ACF"/>
    <w:rsid w:val="00B44C26"/>
    <w:rsid w:val="00B502E4"/>
    <w:rsid w:val="00B644AC"/>
    <w:rsid w:val="00B67617"/>
    <w:rsid w:val="00B72F0C"/>
    <w:rsid w:val="00B8096B"/>
    <w:rsid w:val="00B963F2"/>
    <w:rsid w:val="00B97247"/>
    <w:rsid w:val="00BA4598"/>
    <w:rsid w:val="00BA4894"/>
    <w:rsid w:val="00BA771A"/>
    <w:rsid w:val="00BB0409"/>
    <w:rsid w:val="00BB3334"/>
    <w:rsid w:val="00BB33C3"/>
    <w:rsid w:val="00BB584C"/>
    <w:rsid w:val="00BB5BCB"/>
    <w:rsid w:val="00BC4F7B"/>
    <w:rsid w:val="00BC5602"/>
    <w:rsid w:val="00BC6BDC"/>
    <w:rsid w:val="00BD0285"/>
    <w:rsid w:val="00BD299C"/>
    <w:rsid w:val="00BD2E62"/>
    <w:rsid w:val="00BD4D9A"/>
    <w:rsid w:val="00BE67C8"/>
    <w:rsid w:val="00C00F60"/>
    <w:rsid w:val="00C106A2"/>
    <w:rsid w:val="00C2043D"/>
    <w:rsid w:val="00C20D4B"/>
    <w:rsid w:val="00C259E9"/>
    <w:rsid w:val="00C41ABC"/>
    <w:rsid w:val="00C44A60"/>
    <w:rsid w:val="00C47F26"/>
    <w:rsid w:val="00C50E59"/>
    <w:rsid w:val="00C51650"/>
    <w:rsid w:val="00C5167D"/>
    <w:rsid w:val="00C60810"/>
    <w:rsid w:val="00C81F69"/>
    <w:rsid w:val="00C91275"/>
    <w:rsid w:val="00C978A2"/>
    <w:rsid w:val="00C97BC6"/>
    <w:rsid w:val="00CA4EE3"/>
    <w:rsid w:val="00CA4EE5"/>
    <w:rsid w:val="00CA50F2"/>
    <w:rsid w:val="00CB1E45"/>
    <w:rsid w:val="00CB6CC0"/>
    <w:rsid w:val="00CC0712"/>
    <w:rsid w:val="00CC3823"/>
    <w:rsid w:val="00CC6B08"/>
    <w:rsid w:val="00CD01CF"/>
    <w:rsid w:val="00CD7241"/>
    <w:rsid w:val="00CE4389"/>
    <w:rsid w:val="00CE6A3B"/>
    <w:rsid w:val="00CE7AAC"/>
    <w:rsid w:val="00CF068C"/>
    <w:rsid w:val="00CF0B54"/>
    <w:rsid w:val="00CF2CBA"/>
    <w:rsid w:val="00CF58BB"/>
    <w:rsid w:val="00CF6CB1"/>
    <w:rsid w:val="00D01096"/>
    <w:rsid w:val="00D01734"/>
    <w:rsid w:val="00D027A7"/>
    <w:rsid w:val="00D12FC0"/>
    <w:rsid w:val="00D132E0"/>
    <w:rsid w:val="00D215F3"/>
    <w:rsid w:val="00D25250"/>
    <w:rsid w:val="00D252C0"/>
    <w:rsid w:val="00D279DF"/>
    <w:rsid w:val="00D34148"/>
    <w:rsid w:val="00D422AB"/>
    <w:rsid w:val="00D54461"/>
    <w:rsid w:val="00D55C35"/>
    <w:rsid w:val="00D5687C"/>
    <w:rsid w:val="00D63B70"/>
    <w:rsid w:val="00D73E81"/>
    <w:rsid w:val="00D76B46"/>
    <w:rsid w:val="00D808EA"/>
    <w:rsid w:val="00D82041"/>
    <w:rsid w:val="00D85D50"/>
    <w:rsid w:val="00D91E61"/>
    <w:rsid w:val="00D95AF5"/>
    <w:rsid w:val="00D9767D"/>
    <w:rsid w:val="00DA096E"/>
    <w:rsid w:val="00DA3677"/>
    <w:rsid w:val="00DA5B9E"/>
    <w:rsid w:val="00DA642C"/>
    <w:rsid w:val="00DB7312"/>
    <w:rsid w:val="00DC044F"/>
    <w:rsid w:val="00DD307D"/>
    <w:rsid w:val="00DE581E"/>
    <w:rsid w:val="00DF02D3"/>
    <w:rsid w:val="00DF570E"/>
    <w:rsid w:val="00DF6866"/>
    <w:rsid w:val="00E131C0"/>
    <w:rsid w:val="00E35654"/>
    <w:rsid w:val="00E40CCB"/>
    <w:rsid w:val="00E44472"/>
    <w:rsid w:val="00E6338B"/>
    <w:rsid w:val="00E6387F"/>
    <w:rsid w:val="00E71674"/>
    <w:rsid w:val="00E8275A"/>
    <w:rsid w:val="00E85A2B"/>
    <w:rsid w:val="00E913A9"/>
    <w:rsid w:val="00E936BE"/>
    <w:rsid w:val="00EA046F"/>
    <w:rsid w:val="00EA1C52"/>
    <w:rsid w:val="00EA4584"/>
    <w:rsid w:val="00EA53FF"/>
    <w:rsid w:val="00EA79CC"/>
    <w:rsid w:val="00EB153E"/>
    <w:rsid w:val="00EB17B6"/>
    <w:rsid w:val="00EB1C6B"/>
    <w:rsid w:val="00EB2A29"/>
    <w:rsid w:val="00EB40B2"/>
    <w:rsid w:val="00EB7C66"/>
    <w:rsid w:val="00EC0D68"/>
    <w:rsid w:val="00EC1F4D"/>
    <w:rsid w:val="00ED26DE"/>
    <w:rsid w:val="00ED67AC"/>
    <w:rsid w:val="00ED7649"/>
    <w:rsid w:val="00EE051C"/>
    <w:rsid w:val="00EE1E7E"/>
    <w:rsid w:val="00EE2854"/>
    <w:rsid w:val="00EE6BC2"/>
    <w:rsid w:val="00EF13CB"/>
    <w:rsid w:val="00EF4C7F"/>
    <w:rsid w:val="00EF7361"/>
    <w:rsid w:val="00EF747A"/>
    <w:rsid w:val="00F02328"/>
    <w:rsid w:val="00F06A97"/>
    <w:rsid w:val="00F1075A"/>
    <w:rsid w:val="00F219E4"/>
    <w:rsid w:val="00F27983"/>
    <w:rsid w:val="00F27E0A"/>
    <w:rsid w:val="00F30F9E"/>
    <w:rsid w:val="00F318E9"/>
    <w:rsid w:val="00F339D0"/>
    <w:rsid w:val="00F33C7F"/>
    <w:rsid w:val="00F36D82"/>
    <w:rsid w:val="00F40C9A"/>
    <w:rsid w:val="00F425AB"/>
    <w:rsid w:val="00F44369"/>
    <w:rsid w:val="00F44BCD"/>
    <w:rsid w:val="00F46A33"/>
    <w:rsid w:val="00F529E9"/>
    <w:rsid w:val="00F56540"/>
    <w:rsid w:val="00F6211E"/>
    <w:rsid w:val="00F62A6D"/>
    <w:rsid w:val="00F64158"/>
    <w:rsid w:val="00F656B5"/>
    <w:rsid w:val="00F76124"/>
    <w:rsid w:val="00F8150F"/>
    <w:rsid w:val="00F83CB8"/>
    <w:rsid w:val="00FA1DAD"/>
    <w:rsid w:val="00FA38B5"/>
    <w:rsid w:val="00FA51F8"/>
    <w:rsid w:val="00FA5AC5"/>
    <w:rsid w:val="00FA7DF6"/>
    <w:rsid w:val="00FB2415"/>
    <w:rsid w:val="00FB388B"/>
    <w:rsid w:val="00FB3FE2"/>
    <w:rsid w:val="00FB5BDB"/>
    <w:rsid w:val="00FB6F0A"/>
    <w:rsid w:val="00FC22FE"/>
    <w:rsid w:val="00FC26A7"/>
    <w:rsid w:val="00FC465C"/>
    <w:rsid w:val="00FC59C4"/>
    <w:rsid w:val="00FD17D0"/>
    <w:rsid w:val="00FD426F"/>
    <w:rsid w:val="00FE0ECC"/>
    <w:rsid w:val="00FE61D4"/>
    <w:rsid w:val="00FE7A6B"/>
    <w:rsid w:val="00FF5D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C3A2CB7"/>
  <w15:chartTrackingRefBased/>
  <w15:docId w15:val="{41B9B8CA-F9A3-49B9-AB53-2E27C53071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0833"/>
  </w:style>
  <w:style w:type="paragraph" w:styleId="Heading1">
    <w:name w:val="heading 1"/>
    <w:basedOn w:val="Normal"/>
    <w:next w:val="Normal"/>
    <w:link w:val="Heading1Char"/>
    <w:uiPriority w:val="9"/>
    <w:qFormat/>
    <w:rsid w:val="00A6397C"/>
    <w:pPr>
      <w:jc w:val="center"/>
      <w:outlineLvl w:val="0"/>
    </w:pPr>
    <w:rPr>
      <w:rFonts w:ascii="Times New Roman" w:hAnsi="Times New Roman" w:cs="Times New Roman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7DF6"/>
    <w:pPr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178F1"/>
    <w:pPr>
      <w:outlineLvl w:val="2"/>
    </w:pPr>
    <w:rPr>
      <w:rFonts w:ascii="Times New Roman" w:hAnsi="Times New Roman" w:cs="Times New Roman"/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B731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B731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6397C"/>
    <w:rPr>
      <w:rFonts w:ascii="Times New Roman" w:hAnsi="Times New Roman" w:cs="Times New Roman"/>
      <w:b/>
      <w:bCs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8308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0833"/>
  </w:style>
  <w:style w:type="paragraph" w:styleId="Footer">
    <w:name w:val="footer"/>
    <w:basedOn w:val="Normal"/>
    <w:link w:val="FooterChar"/>
    <w:uiPriority w:val="99"/>
    <w:unhideWhenUsed/>
    <w:rsid w:val="008308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0833"/>
  </w:style>
  <w:style w:type="character" w:customStyle="1" w:styleId="Heading2Char">
    <w:name w:val="Heading 2 Char"/>
    <w:basedOn w:val="DefaultParagraphFont"/>
    <w:link w:val="Heading2"/>
    <w:uiPriority w:val="9"/>
    <w:rsid w:val="00FA7DF6"/>
    <w:rPr>
      <w:rFonts w:ascii="Times New Roman" w:hAnsi="Times New Roman" w:cs="Times New Roman"/>
      <w:b/>
      <w:bCs/>
      <w:sz w:val="24"/>
      <w:szCs w:val="24"/>
    </w:rPr>
  </w:style>
  <w:style w:type="paragraph" w:styleId="ListParagraph">
    <w:name w:val="List Paragraph"/>
    <w:aliases w:val="gambar bab 3"/>
    <w:basedOn w:val="Normal"/>
    <w:link w:val="ListParagraphChar"/>
    <w:uiPriority w:val="34"/>
    <w:qFormat/>
    <w:rsid w:val="000F3E1C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F3E1C"/>
    <w:pPr>
      <w:keepNext/>
      <w:keepLines/>
      <w:spacing w:before="240" w:after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0F3E1C"/>
    <w:pPr>
      <w:tabs>
        <w:tab w:val="left" w:pos="880"/>
        <w:tab w:val="right" w:leader="dot" w:pos="8827"/>
      </w:tabs>
      <w:spacing w:after="0" w:line="36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0F3E1C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0F3E1C"/>
    <w:rPr>
      <w:color w:val="0563C1" w:themeColor="hyperlink"/>
      <w:u w:val="single"/>
    </w:rPr>
  </w:style>
  <w:style w:type="character" w:customStyle="1" w:styleId="ListParagraphChar">
    <w:name w:val="List Paragraph Char"/>
    <w:aliases w:val="gambar bab 3 Char"/>
    <w:link w:val="ListParagraph"/>
    <w:uiPriority w:val="34"/>
    <w:locked/>
    <w:rsid w:val="006178F1"/>
  </w:style>
  <w:style w:type="character" w:customStyle="1" w:styleId="Heading3Char">
    <w:name w:val="Heading 3 Char"/>
    <w:basedOn w:val="DefaultParagraphFont"/>
    <w:link w:val="Heading3"/>
    <w:uiPriority w:val="9"/>
    <w:rsid w:val="006178F1"/>
    <w:rPr>
      <w:rFonts w:ascii="Times New Roman" w:hAnsi="Times New Roman" w:cs="Times New Roman"/>
      <w:b/>
      <w:b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977181"/>
    <w:pPr>
      <w:spacing w:after="100"/>
      <w:ind w:left="440"/>
    </w:pPr>
  </w:style>
  <w:style w:type="paragraph" w:styleId="Caption">
    <w:name w:val="caption"/>
    <w:basedOn w:val="Normal"/>
    <w:next w:val="Normal"/>
    <w:unhideWhenUsed/>
    <w:qFormat/>
    <w:rsid w:val="00BB0409"/>
    <w:pPr>
      <w:spacing w:after="200" w:line="240" w:lineRule="auto"/>
    </w:pPr>
    <w:rPr>
      <w:rFonts w:ascii="Times New Roman" w:hAnsi="Times New Roman"/>
      <w:iCs/>
      <w:szCs w:val="18"/>
    </w:rPr>
  </w:style>
  <w:style w:type="table" w:styleId="TableGrid">
    <w:name w:val="Table Grid"/>
    <w:basedOn w:val="TableNormal"/>
    <w:rsid w:val="00E40C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E40CC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0CC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0CCB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E40CC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uiPriority w:val="1"/>
    <w:qFormat/>
    <w:rsid w:val="00E40CCB"/>
    <w:pPr>
      <w:spacing w:after="0" w:line="240" w:lineRule="auto"/>
    </w:pPr>
  </w:style>
  <w:style w:type="paragraph" w:styleId="TableofFigures">
    <w:name w:val="table of figures"/>
    <w:basedOn w:val="Normal"/>
    <w:next w:val="Normal"/>
    <w:uiPriority w:val="99"/>
    <w:rsid w:val="00E40CCB"/>
    <w:pPr>
      <w:widowControl w:val="0"/>
      <w:spacing w:after="0" w:line="360" w:lineRule="auto"/>
      <w:jc w:val="both"/>
    </w:pPr>
    <w:rPr>
      <w:rFonts w:ascii="Times New Roman" w:eastAsia="SimSun" w:hAnsi="Times New Roman" w:cs="Times New Roman"/>
      <w:kern w:val="2"/>
      <w:sz w:val="24"/>
      <w:szCs w:val="24"/>
      <w:lang w:eastAsia="zh-CN"/>
    </w:rPr>
  </w:style>
  <w:style w:type="paragraph" w:styleId="NormalWeb">
    <w:name w:val="Normal (Web)"/>
    <w:basedOn w:val="Normal"/>
    <w:uiPriority w:val="99"/>
    <w:unhideWhenUsed/>
    <w:rsid w:val="00E40C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styleId="Emphasis">
    <w:name w:val="Emphasis"/>
    <w:basedOn w:val="DefaultParagraphFont"/>
    <w:uiPriority w:val="20"/>
    <w:qFormat/>
    <w:rsid w:val="00E40CCB"/>
    <w:rPr>
      <w:i/>
      <w:iCs/>
    </w:rPr>
  </w:style>
  <w:style w:type="table" w:styleId="TableGridLight">
    <w:name w:val="Grid Table Light"/>
    <w:basedOn w:val="TableNormal"/>
    <w:uiPriority w:val="40"/>
    <w:rsid w:val="00E40CC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TOC4">
    <w:name w:val="toc 4"/>
    <w:basedOn w:val="Normal"/>
    <w:next w:val="Normal"/>
    <w:autoRedefine/>
    <w:uiPriority w:val="39"/>
    <w:semiHidden/>
    <w:unhideWhenUsed/>
    <w:rsid w:val="00E40CCB"/>
    <w:pPr>
      <w:spacing w:after="100"/>
      <w:ind w:left="660"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DB731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B7312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odyText2">
    <w:name w:val="Body Text 2"/>
    <w:basedOn w:val="Normal"/>
    <w:link w:val="BodyText2Char"/>
    <w:uiPriority w:val="99"/>
    <w:rsid w:val="00BB584C"/>
    <w:pPr>
      <w:spacing w:after="0" w:line="48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BodyText2Char">
    <w:name w:val="Body Text 2 Char"/>
    <w:basedOn w:val="DefaultParagraphFont"/>
    <w:link w:val="BodyText2"/>
    <w:uiPriority w:val="99"/>
    <w:rsid w:val="00BB584C"/>
    <w:rPr>
      <w:rFonts w:ascii="Times New Roman" w:eastAsia="Times New Roman" w:hAnsi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965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9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D64271-9EBA-4638-B585-313F28C415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11</TotalTime>
  <Pages>21</Pages>
  <Words>2994</Words>
  <Characters>17067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n</dc:creator>
  <cp:keywords/>
  <dc:description/>
  <cp:lastModifiedBy>HP</cp:lastModifiedBy>
  <cp:revision>230</cp:revision>
  <cp:lastPrinted>2022-03-05T07:09:00Z</cp:lastPrinted>
  <dcterms:created xsi:type="dcterms:W3CDTF">2020-05-26T11:13:00Z</dcterms:created>
  <dcterms:modified xsi:type="dcterms:W3CDTF">2022-03-07T0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24ec711-3876-34ad-bfd4-9873726bb6b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